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8F51447" w14:textId="4D2CC037" w:rsidR="00B3263B" w:rsidRPr="002A72FC" w:rsidRDefault="002A6D63" w:rsidP="00020498">
      <w:pPr>
        <w:widowControl/>
        <w:spacing w:line="480" w:lineRule="auto"/>
        <w:jc w:val="left"/>
        <w:rPr>
          <w:rFonts w:ascii="Times New Roman" w:eastAsia="ＭＳ Ｐゴシック" w:hAnsi="Times New Roman"/>
          <w:b/>
          <w:bCs/>
          <w:kern w:val="0"/>
          <w:sz w:val="20"/>
          <w:szCs w:val="20"/>
        </w:rPr>
      </w:pPr>
      <w:bookmarkStart w:id="0" w:name="_Hlk37938178"/>
      <w:r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>Supplementary</w:t>
      </w:r>
      <w:r w:rsidR="00EB2856"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 xml:space="preserve"> table </w:t>
      </w:r>
      <w:r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>1</w:t>
      </w:r>
      <w:r w:rsidR="00B3263B" w:rsidRPr="002A72FC"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>. Complications during pregnan</w:t>
      </w:r>
      <w:r w:rsidR="005606CC"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>cy</w:t>
      </w:r>
      <w:r w:rsidR="00B3263B" w:rsidRPr="002A72FC"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 xml:space="preserve"> </w:t>
      </w:r>
      <w:r w:rsidR="005606CC"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>i</w:t>
      </w:r>
      <w:bookmarkStart w:id="1" w:name="_GoBack"/>
      <w:bookmarkEnd w:id="1"/>
      <w:r w:rsidR="005606CC"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>n</w:t>
      </w:r>
      <w:r w:rsidR="00B3263B" w:rsidRPr="002A72FC"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 xml:space="preserve"> </w:t>
      </w:r>
      <w:r w:rsidR="001A70DF"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 xml:space="preserve">pregnancies </w:t>
      </w:r>
      <w:r w:rsidR="005606CC"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>among</w:t>
      </w:r>
      <w:r w:rsidR="001A70DF"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 xml:space="preserve"> </w:t>
      </w:r>
      <w:r w:rsidR="00B3263B" w:rsidRPr="002A72FC"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>GNE myopathy patients</w:t>
      </w:r>
      <w:r w:rsidR="000C7E04"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 xml:space="preserve"> including pre-onset pregnancies</w:t>
      </w:r>
    </w:p>
    <w:tbl>
      <w:tblPr>
        <w:tblStyle w:val="21"/>
        <w:tblW w:w="8503" w:type="dxa"/>
        <w:tblLayout w:type="fixed"/>
        <w:tblLook w:val="04A0" w:firstRow="1" w:lastRow="0" w:firstColumn="1" w:lastColumn="0" w:noHBand="0" w:noVBand="1"/>
      </w:tblPr>
      <w:tblGrid>
        <w:gridCol w:w="3118"/>
        <w:gridCol w:w="1984"/>
        <w:gridCol w:w="2411"/>
        <w:gridCol w:w="990"/>
      </w:tblGrid>
      <w:tr w:rsidR="00CC3B1A" w:rsidRPr="00F87896" w14:paraId="243AD3D7" w14:textId="77777777" w:rsidTr="002A72F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shd w:val="clear" w:color="auto" w:fill="auto"/>
            <w:vAlign w:val="center"/>
          </w:tcPr>
          <w:p w14:paraId="3D17A635" w14:textId="77777777" w:rsidR="00CC3B1A" w:rsidRPr="002A72FC" w:rsidRDefault="00CC3B1A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kern w:val="0"/>
                <w:sz w:val="20"/>
                <w:szCs w:val="20"/>
              </w:rPr>
              <w:t>Complications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11F452E1" w14:textId="77777777" w:rsidR="00CC3B1A" w:rsidRPr="002A72FC" w:rsidRDefault="00CC3B1A" w:rsidP="002A72FC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General population</w:t>
            </w:r>
          </w:p>
          <w:p w14:paraId="52043B42" w14:textId="651C4576" w:rsidR="00CC3B1A" w:rsidRPr="002A72FC" w:rsidRDefault="00CC3B1A" w:rsidP="002A72FC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(Japanese)</w:t>
            </w:r>
          </w:p>
        </w:tc>
        <w:tc>
          <w:tcPr>
            <w:tcW w:w="2411" w:type="dxa"/>
            <w:shd w:val="clear" w:color="auto" w:fill="auto"/>
            <w:vAlign w:val="center"/>
          </w:tcPr>
          <w:p w14:paraId="6B9483F9" w14:textId="5425A885" w:rsidR="00CC3B1A" w:rsidRDefault="005606CC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Pre- and post-onset pregnancies</w:t>
            </w:r>
          </w:p>
          <w:p w14:paraId="2A496CCB" w14:textId="1AA2F58B" w:rsidR="00C50652" w:rsidRPr="00F87896" w:rsidRDefault="00C50652" w:rsidP="00C50652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615A75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(n=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77</w:t>
            </w:r>
            <w:r w:rsidRPr="00615A75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1)</w:t>
            </w:r>
            <w:r w:rsidRPr="00615A75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)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06A18C64" w14:textId="59009BCF" w:rsidR="00CC3B1A" w:rsidRPr="002A72FC" w:rsidRDefault="00CC3B1A" w:rsidP="002A72FC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P value</w:t>
            </w:r>
          </w:p>
        </w:tc>
      </w:tr>
      <w:tr w:rsidR="00CC3B1A" w:rsidRPr="00F87896" w14:paraId="5CEEBA80" w14:textId="77777777" w:rsidTr="002A72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shd w:val="clear" w:color="auto" w:fill="auto"/>
            <w:vAlign w:val="center"/>
          </w:tcPr>
          <w:p w14:paraId="7FDDB14C" w14:textId="6EAA5DBE" w:rsidR="00CC3B1A" w:rsidRPr="002A72FC" w:rsidRDefault="00CC3B1A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  <w:vAlign w:val="center"/>
          </w:tcPr>
          <w:p w14:paraId="5D9D313E" w14:textId="08A1B89E" w:rsidR="00CC3B1A" w:rsidRPr="002A72FC" w:rsidRDefault="00CC3B1A" w:rsidP="002A72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  <w:t>%</w:t>
            </w:r>
          </w:p>
        </w:tc>
        <w:tc>
          <w:tcPr>
            <w:tcW w:w="2411" w:type="dxa"/>
            <w:shd w:val="clear" w:color="auto" w:fill="auto"/>
            <w:vAlign w:val="center"/>
          </w:tcPr>
          <w:p w14:paraId="76E7BAC6" w14:textId="71348B41" w:rsidR="00CC3B1A" w:rsidRPr="002A72FC" w:rsidRDefault="00CC3B1A" w:rsidP="002A72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  <w:t>% [95% CI]</w:t>
            </w:r>
          </w:p>
        </w:tc>
        <w:tc>
          <w:tcPr>
            <w:tcW w:w="990" w:type="dxa"/>
            <w:shd w:val="clear" w:color="auto" w:fill="auto"/>
          </w:tcPr>
          <w:p w14:paraId="002D2F92" w14:textId="368D8CB1" w:rsidR="00CC3B1A" w:rsidRPr="002A72FC" w:rsidRDefault="00CC3B1A" w:rsidP="002A72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755B7D"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  <w:t>p</w:t>
            </w:r>
          </w:p>
        </w:tc>
      </w:tr>
      <w:tr w:rsidR="00CC3B1A" w:rsidRPr="00F87896" w14:paraId="7E989A80" w14:textId="77777777" w:rsidTr="005606CC">
        <w:trPr>
          <w:trHeight w:val="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vAlign w:val="center"/>
          </w:tcPr>
          <w:p w14:paraId="4D75A67A" w14:textId="77777777" w:rsidR="00CC3B1A" w:rsidRPr="002A72FC" w:rsidRDefault="00CC3B1A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Hyperemesis gravidarum</w:t>
            </w:r>
          </w:p>
        </w:tc>
        <w:tc>
          <w:tcPr>
            <w:tcW w:w="1984" w:type="dxa"/>
            <w:vAlign w:val="center"/>
          </w:tcPr>
          <w:p w14:paraId="58752A30" w14:textId="77777777" w:rsidR="00CC3B1A" w:rsidRPr="002A72FC" w:rsidRDefault="00CC3B1A" w:rsidP="002A72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411" w:type="dxa"/>
            <w:vAlign w:val="center"/>
          </w:tcPr>
          <w:p w14:paraId="35807854" w14:textId="6B699DC5" w:rsidR="00CC3B1A" w:rsidRPr="002A72FC" w:rsidRDefault="00CC3B1A" w:rsidP="002A72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8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4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.4 [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74.6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91.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7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990" w:type="dxa"/>
          </w:tcPr>
          <w:p w14:paraId="25B62895" w14:textId="77777777" w:rsidR="00CC3B1A" w:rsidRPr="002A72FC" w:rsidRDefault="00CC3B1A" w:rsidP="002A72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CC3B1A" w:rsidRPr="00F87896" w14:paraId="4742BE2C" w14:textId="77777777" w:rsidTr="005606C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vAlign w:val="center"/>
          </w:tcPr>
          <w:p w14:paraId="3F6C1264" w14:textId="77777777" w:rsidR="00CC3B1A" w:rsidRPr="002A72FC" w:rsidRDefault="00CC3B1A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Threatened abortion</w:t>
            </w:r>
          </w:p>
        </w:tc>
        <w:tc>
          <w:tcPr>
            <w:tcW w:w="1984" w:type="dxa"/>
            <w:vAlign w:val="center"/>
          </w:tcPr>
          <w:p w14:paraId="3790D0FB" w14:textId="3F34410B" w:rsidR="00CC3B1A" w:rsidRPr="002A72FC" w:rsidRDefault="00CC3B1A" w:rsidP="002A72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1.9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[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UYWthbWk8L0F1dGhvcj48WWVhcj4yMDE4PC9ZZWFyPjxS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</w:fldData>
              </w:fldCha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UYWthbWk8L0F1dGhvcj48WWVhcj4yMDE4PC9ZZWFyPjxS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</w:fldData>
              </w:fldCha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separate"/>
            </w:r>
            <w:r w:rsidRPr="002A72FC">
              <w:rPr>
                <w:rFonts w:ascii="Times New Roman" w:eastAsia="ＭＳ Ｐゴシック" w:hAnsi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18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]</w:t>
            </w:r>
          </w:p>
        </w:tc>
        <w:tc>
          <w:tcPr>
            <w:tcW w:w="2411" w:type="dxa"/>
            <w:vAlign w:val="center"/>
          </w:tcPr>
          <w:p w14:paraId="300A63C4" w14:textId="5DDC385C" w:rsidR="00CC3B1A" w:rsidRPr="002A72FC" w:rsidRDefault="00CC3B1A" w:rsidP="002A72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9.5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[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1.3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30.1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990" w:type="dxa"/>
          </w:tcPr>
          <w:p w14:paraId="1AC26FFB" w14:textId="35008F3E" w:rsidR="00CC3B1A" w:rsidRPr="002A72FC" w:rsidRDefault="00CC3B1A" w:rsidP="002A72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.</w:t>
            </w:r>
            <w:r w:rsidRPr="00A32412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5</w:t>
            </w:r>
          </w:p>
        </w:tc>
      </w:tr>
      <w:tr w:rsidR="00CC3B1A" w:rsidRPr="00F87896" w14:paraId="1B139DC4" w14:textId="77777777" w:rsidTr="005606CC">
        <w:trPr>
          <w:trHeight w:val="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vAlign w:val="center"/>
          </w:tcPr>
          <w:p w14:paraId="66868083" w14:textId="77777777" w:rsidR="00CC3B1A" w:rsidRPr="002A72FC" w:rsidRDefault="00CC3B1A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Threatened premature delivery</w:t>
            </w:r>
          </w:p>
        </w:tc>
        <w:tc>
          <w:tcPr>
            <w:tcW w:w="1984" w:type="dxa"/>
            <w:vAlign w:val="center"/>
          </w:tcPr>
          <w:p w14:paraId="316AA438" w14:textId="52B00CF3" w:rsidR="00CC3B1A" w:rsidRPr="002A72FC" w:rsidRDefault="00CC3B1A" w:rsidP="002A72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9.2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[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UYWthbWk8L0F1dGhvcj48WWVhcj4yMDE4PC9ZZWFyPjxS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</w:fldData>
              </w:fldCha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UYWthbWk8L0F1dGhvcj48WWVhcj4yMDE4PC9ZZWFyPjxS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</w:fldData>
              </w:fldCha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separate"/>
            </w:r>
            <w:r w:rsidRPr="002A72FC">
              <w:rPr>
                <w:rFonts w:ascii="Times New Roman" w:eastAsia="ＭＳ Ｐゴシック" w:hAnsi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18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]</w:t>
            </w:r>
          </w:p>
        </w:tc>
        <w:tc>
          <w:tcPr>
            <w:tcW w:w="2411" w:type="dxa"/>
            <w:vAlign w:val="center"/>
          </w:tcPr>
          <w:p w14:paraId="50FD1C52" w14:textId="33E4FE02" w:rsidR="00CC3B1A" w:rsidRPr="002A72FC" w:rsidRDefault="00CC3B1A" w:rsidP="002A72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0.4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[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4.6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9.4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990" w:type="dxa"/>
            <w:vAlign w:val="center"/>
          </w:tcPr>
          <w:p w14:paraId="56F17926" w14:textId="404014F2" w:rsidR="00CC3B1A" w:rsidRPr="002A72FC" w:rsidRDefault="00CC3B1A" w:rsidP="002A72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.0</w:t>
            </w:r>
            <w:r w:rsidRPr="00A32412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6</w:t>
            </w:r>
          </w:p>
        </w:tc>
      </w:tr>
      <w:tr w:rsidR="00CC3B1A" w:rsidRPr="00F87896" w14:paraId="53D5C5ED" w14:textId="77777777" w:rsidTr="005606C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vAlign w:val="center"/>
          </w:tcPr>
          <w:p w14:paraId="5A98287E" w14:textId="77777777" w:rsidR="00CC3B1A" w:rsidRPr="002A72FC" w:rsidRDefault="00CC3B1A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Hypertensive disorder of pregnancy</w:t>
            </w:r>
          </w:p>
        </w:tc>
        <w:tc>
          <w:tcPr>
            <w:tcW w:w="1984" w:type="dxa"/>
            <w:vAlign w:val="center"/>
          </w:tcPr>
          <w:p w14:paraId="7B193A66" w14:textId="46EDAAD5" w:rsidR="00CC3B1A" w:rsidRPr="002A72FC" w:rsidRDefault="00CC3B1A" w:rsidP="002A72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3.3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[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UYWthbWk8L0F1dGhvcj48WWVhcj4yMDE4PC9ZZWFyPjxS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</w:fldData>
              </w:fldCha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UYWthbWk8L0F1dGhvcj48WWVhcj4yMDE4PC9ZZWFyPjxS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</w:fldData>
              </w:fldCha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separate"/>
            </w:r>
            <w:r w:rsidRPr="002A72FC">
              <w:rPr>
                <w:rFonts w:ascii="Times New Roman" w:eastAsia="ＭＳ Ｐゴシック" w:hAnsi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18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]</w:t>
            </w:r>
          </w:p>
        </w:tc>
        <w:tc>
          <w:tcPr>
            <w:tcW w:w="2411" w:type="dxa"/>
            <w:vAlign w:val="center"/>
          </w:tcPr>
          <w:p w14:paraId="1A563DC5" w14:textId="2F7EFDEB" w:rsidR="00CC3B1A" w:rsidRPr="002A72FC" w:rsidRDefault="00CC3B1A" w:rsidP="002A72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.3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[0.0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3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7.0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990" w:type="dxa"/>
            <w:vAlign w:val="center"/>
          </w:tcPr>
          <w:p w14:paraId="025A0CA7" w14:textId="15035673" w:rsidR="00CC3B1A" w:rsidRPr="002A72FC" w:rsidRDefault="00CC3B1A" w:rsidP="002A72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A32412">
              <w:rPr>
                <w:rFonts w:ascii="Times New Roman" w:eastAsia="ＭＳ Ｐゴシック" w:hAnsi="Times New Roman" w:hint="eastAsia"/>
                <w:color w:val="000000"/>
                <w:kern w:val="0"/>
                <w:sz w:val="20"/>
                <w:szCs w:val="20"/>
              </w:rPr>
              <w:t>0</w:t>
            </w:r>
            <w:r w:rsidRPr="00A32412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.73</w:t>
            </w:r>
          </w:p>
        </w:tc>
      </w:tr>
      <w:tr w:rsidR="00CC3B1A" w:rsidRPr="00F87896" w14:paraId="280500D7" w14:textId="77777777" w:rsidTr="005606CC">
        <w:trPr>
          <w:trHeight w:val="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vAlign w:val="center"/>
          </w:tcPr>
          <w:p w14:paraId="4B16EDF6" w14:textId="77777777" w:rsidR="00CC3B1A" w:rsidRPr="002A72FC" w:rsidRDefault="00CC3B1A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Preeclampsia</w:t>
            </w:r>
          </w:p>
        </w:tc>
        <w:tc>
          <w:tcPr>
            <w:tcW w:w="1984" w:type="dxa"/>
            <w:vAlign w:val="center"/>
          </w:tcPr>
          <w:p w14:paraId="35A56FC6" w14:textId="77777777" w:rsidR="00CC3B1A" w:rsidRPr="002A72FC" w:rsidRDefault="00CC3B1A" w:rsidP="002A72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411" w:type="dxa"/>
            <w:vAlign w:val="center"/>
          </w:tcPr>
          <w:p w14:paraId="49B3E08A" w14:textId="7388247A" w:rsidR="00CC3B1A" w:rsidRPr="002A72FC" w:rsidRDefault="00CC3B1A" w:rsidP="002A72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.3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[0.0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3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7.0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990" w:type="dxa"/>
          </w:tcPr>
          <w:p w14:paraId="58122534" w14:textId="77777777" w:rsidR="00CC3B1A" w:rsidRPr="002A72FC" w:rsidRDefault="00CC3B1A" w:rsidP="002A72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CC3B1A" w:rsidRPr="00F87896" w14:paraId="0C561DB0" w14:textId="77777777" w:rsidTr="005606C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vAlign w:val="center"/>
          </w:tcPr>
          <w:p w14:paraId="62FE0368" w14:textId="77777777" w:rsidR="00CC3B1A" w:rsidRPr="002A72FC" w:rsidRDefault="00CC3B1A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Gestational diabetes mellitus</w:t>
            </w:r>
          </w:p>
        </w:tc>
        <w:tc>
          <w:tcPr>
            <w:tcW w:w="1984" w:type="dxa"/>
            <w:vAlign w:val="center"/>
          </w:tcPr>
          <w:p w14:paraId="5ADBBEA0" w14:textId="26BF7E14" w:rsidR="00CC3B1A" w:rsidRPr="002A72FC" w:rsidRDefault="00CC3B1A" w:rsidP="002A72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2.7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[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UYWthbWk8L0F1dGhvcj48WWVhcj4yMDE4PC9ZZWFyPjxS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</w:fldData>
              </w:fldCha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UYWthbWk8L0F1dGhvcj48WWVhcj4yMDE4PC9ZZWFyPjxS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</w:fldData>
              </w:fldCha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separate"/>
            </w:r>
            <w:r w:rsidRPr="002A72FC">
              <w:rPr>
                <w:rFonts w:ascii="Times New Roman" w:eastAsia="ＭＳ Ｐゴシック" w:hAnsi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18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]</w:t>
            </w:r>
          </w:p>
        </w:tc>
        <w:tc>
          <w:tcPr>
            <w:tcW w:w="2411" w:type="dxa"/>
            <w:vAlign w:val="center"/>
          </w:tcPr>
          <w:p w14:paraId="45D59BAD" w14:textId="2D13E489" w:rsidR="00CC3B1A" w:rsidRPr="002A72FC" w:rsidRDefault="00CC3B1A" w:rsidP="002A72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.3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[0.0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3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7.0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990" w:type="dxa"/>
            <w:vAlign w:val="center"/>
          </w:tcPr>
          <w:p w14:paraId="285F9ACE" w14:textId="368F9CFC" w:rsidR="00CC3B1A" w:rsidRPr="002A72FC" w:rsidRDefault="00CC3B1A" w:rsidP="002A72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  <w:sz w:val="20"/>
                <w:szCs w:val="20"/>
              </w:rPr>
              <w:t>0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.73</w:t>
            </w:r>
          </w:p>
        </w:tc>
      </w:tr>
      <w:tr w:rsidR="00CC3B1A" w:rsidRPr="00F87896" w14:paraId="4F29D39C" w14:textId="77777777" w:rsidTr="005606CC">
        <w:trPr>
          <w:trHeight w:val="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vAlign w:val="center"/>
          </w:tcPr>
          <w:p w14:paraId="5EBD9631" w14:textId="77777777" w:rsidR="00CC3B1A" w:rsidRPr="002A72FC" w:rsidRDefault="00CC3B1A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Abruptio placentae</w:t>
            </w:r>
          </w:p>
        </w:tc>
        <w:tc>
          <w:tcPr>
            <w:tcW w:w="1984" w:type="dxa"/>
            <w:vAlign w:val="center"/>
          </w:tcPr>
          <w:p w14:paraId="47221752" w14:textId="1B5490CC" w:rsidR="00CC3B1A" w:rsidRPr="002A72FC" w:rsidRDefault="00CC3B1A" w:rsidP="002A72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.5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 xml:space="preserve"> [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NaWNoaWthd2E8L0F1dGhvcj48WWVhcj4yMDE1PC9ZZWFy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==
</w:fldData>
              </w:fldCha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NaWNoaWthd2E8L0F1dGhvcj48WWVhcj4yMDE1PC9ZZWFy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==
</w:fldData>
              </w:fldCha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separate"/>
            </w:r>
            <w:r w:rsidRPr="002A72FC">
              <w:rPr>
                <w:rFonts w:ascii="Times New Roman" w:eastAsia="ＭＳ Ｐゴシック" w:hAnsi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19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]</w:t>
            </w:r>
          </w:p>
        </w:tc>
        <w:tc>
          <w:tcPr>
            <w:tcW w:w="2411" w:type="dxa"/>
            <w:vAlign w:val="center"/>
          </w:tcPr>
          <w:p w14:paraId="2A37CAEA" w14:textId="09D72F71" w:rsidR="00CC3B1A" w:rsidRPr="002A72FC" w:rsidRDefault="00CC3B1A" w:rsidP="002A72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.0 [0.0-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4.7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990" w:type="dxa"/>
            <w:vAlign w:val="center"/>
          </w:tcPr>
          <w:p w14:paraId="24096CCF" w14:textId="50694D7F" w:rsidR="00CC3B1A" w:rsidRPr="002A72FC" w:rsidRDefault="00CC3B1A" w:rsidP="002A72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  <w:sz w:val="20"/>
                <w:szCs w:val="20"/>
              </w:rPr>
              <w:t>1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.0</w:t>
            </w:r>
          </w:p>
        </w:tc>
      </w:tr>
      <w:tr w:rsidR="00CC3B1A" w:rsidRPr="00F87896" w14:paraId="075D58FA" w14:textId="77777777" w:rsidTr="005606C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vAlign w:val="center"/>
          </w:tcPr>
          <w:p w14:paraId="12A7E9E8" w14:textId="77777777" w:rsidR="00CC3B1A" w:rsidRPr="002A72FC" w:rsidRDefault="00CC3B1A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Placenta previa</w:t>
            </w:r>
          </w:p>
        </w:tc>
        <w:tc>
          <w:tcPr>
            <w:tcW w:w="1984" w:type="dxa"/>
            <w:vAlign w:val="center"/>
          </w:tcPr>
          <w:p w14:paraId="59AB3584" w14:textId="1643992F" w:rsidR="00CC3B1A" w:rsidRPr="002A72FC" w:rsidRDefault="00CC3B1A" w:rsidP="002A72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.7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[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NaWNoaWthd2E8L0F1dGhvcj48WWVhcj4yMDE1PC9ZZWFy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==
</w:fldData>
              </w:fldCha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NaWNoaWthd2E8L0F1dGhvcj48WWVhcj4yMDE1PC9ZZWFy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==
</w:fldData>
              </w:fldCha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separate"/>
            </w:r>
            <w:r w:rsidRPr="002A72FC">
              <w:rPr>
                <w:rFonts w:ascii="Times New Roman" w:eastAsia="ＭＳ Ｐゴシック" w:hAnsi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19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]</w:t>
            </w:r>
          </w:p>
        </w:tc>
        <w:tc>
          <w:tcPr>
            <w:tcW w:w="2411" w:type="dxa"/>
            <w:vAlign w:val="center"/>
          </w:tcPr>
          <w:p w14:paraId="4EC521C7" w14:textId="0494C257" w:rsidR="00CC3B1A" w:rsidRPr="002A72FC" w:rsidRDefault="00CC3B1A" w:rsidP="002A72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.3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[0.0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3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7.0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990" w:type="dxa"/>
            <w:vAlign w:val="center"/>
          </w:tcPr>
          <w:p w14:paraId="4C99D596" w14:textId="129A6C7A" w:rsidR="00CC3B1A" w:rsidRPr="002A72FC" w:rsidRDefault="00CC3B1A" w:rsidP="002A72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  <w:sz w:val="20"/>
                <w:szCs w:val="20"/>
              </w:rPr>
              <w:t>0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.37</w:t>
            </w:r>
          </w:p>
        </w:tc>
      </w:tr>
      <w:tr w:rsidR="00CC3B1A" w:rsidRPr="00F87896" w14:paraId="2607AEE3" w14:textId="77777777" w:rsidTr="005606CC">
        <w:trPr>
          <w:trHeight w:val="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vAlign w:val="center"/>
          </w:tcPr>
          <w:p w14:paraId="232B34CE" w14:textId="77777777" w:rsidR="00CC3B1A" w:rsidRPr="002A72FC" w:rsidRDefault="00CC3B1A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Blood type incompatibility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vAlign w:val="center"/>
          </w:tcPr>
          <w:p w14:paraId="289E75B9" w14:textId="77777777" w:rsidR="00CC3B1A" w:rsidRPr="002A72FC" w:rsidRDefault="00CC3B1A" w:rsidP="002A72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411" w:type="dxa"/>
            <w:tcBorders>
              <w:bottom w:val="single" w:sz="4" w:space="0" w:color="auto"/>
            </w:tcBorders>
            <w:vAlign w:val="center"/>
          </w:tcPr>
          <w:p w14:paraId="4B958F56" w14:textId="10F424D1" w:rsidR="00CC3B1A" w:rsidRPr="002A72FC" w:rsidRDefault="00CC3B1A" w:rsidP="002A72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.0 [0.0-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4.7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14:paraId="58DA7F41" w14:textId="77777777" w:rsidR="00CC3B1A" w:rsidRPr="002A72FC" w:rsidRDefault="00CC3B1A" w:rsidP="002A72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CC3B1A" w:rsidRPr="00F87896" w14:paraId="2DE17D37" w14:textId="77777777" w:rsidTr="005606C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vMerge w:val="restart"/>
            <w:vAlign w:val="center"/>
          </w:tcPr>
          <w:p w14:paraId="0FCD1342" w14:textId="77777777" w:rsidR="00CC3B1A" w:rsidRPr="002A72FC" w:rsidRDefault="00CC3B1A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Others</w:t>
            </w:r>
          </w:p>
        </w:tc>
        <w:tc>
          <w:tcPr>
            <w:tcW w:w="1984" w:type="dxa"/>
            <w:tcBorders>
              <w:top w:val="single" w:sz="4" w:space="0" w:color="auto"/>
              <w:bottom w:val="nil"/>
            </w:tcBorders>
            <w:vAlign w:val="center"/>
          </w:tcPr>
          <w:p w14:paraId="260214BB" w14:textId="77777777" w:rsidR="00CC3B1A" w:rsidRPr="002A72FC" w:rsidRDefault="00CC3B1A" w:rsidP="002A72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41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96887D1" w14:textId="1F828281" w:rsidR="00CC3B1A" w:rsidRPr="002A72FC" w:rsidRDefault="00CC3B1A" w:rsidP="002A72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2.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6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[0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.3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9.1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990" w:type="dxa"/>
            <w:tcBorders>
              <w:top w:val="single" w:sz="4" w:space="0" w:color="auto"/>
              <w:bottom w:val="nil"/>
            </w:tcBorders>
          </w:tcPr>
          <w:p w14:paraId="23A8A7D0" w14:textId="77777777" w:rsidR="00CC3B1A" w:rsidRPr="002A72FC" w:rsidRDefault="00CC3B1A" w:rsidP="002A72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CC3B1A" w:rsidRPr="00F87896" w14:paraId="2B24602F" w14:textId="77777777" w:rsidTr="005606CC">
        <w:trPr>
          <w:trHeight w:val="1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vMerge/>
            <w:vAlign w:val="center"/>
          </w:tcPr>
          <w:p w14:paraId="3E8D6087" w14:textId="77777777" w:rsidR="00CC3B1A" w:rsidRPr="002A72FC" w:rsidRDefault="00CC3B1A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984" w:type="dxa"/>
            <w:tcBorders>
              <w:top w:val="nil"/>
            </w:tcBorders>
            <w:vAlign w:val="center"/>
          </w:tcPr>
          <w:p w14:paraId="51533059" w14:textId="77777777" w:rsidR="00CC3B1A" w:rsidRPr="002A72FC" w:rsidRDefault="00CC3B1A" w:rsidP="002A72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411" w:type="dxa"/>
            <w:tcBorders>
              <w:top w:val="nil"/>
            </w:tcBorders>
            <w:vAlign w:val="center"/>
          </w:tcPr>
          <w:p w14:paraId="7DD41F15" w14:textId="77777777" w:rsidR="00CC3B1A" w:rsidRPr="00F87896" w:rsidRDefault="00CC3B1A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(edema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, prolapsed uterus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)</w:t>
            </w:r>
          </w:p>
        </w:tc>
        <w:tc>
          <w:tcPr>
            <w:tcW w:w="990" w:type="dxa"/>
            <w:tcBorders>
              <w:top w:val="nil"/>
            </w:tcBorders>
            <w:vAlign w:val="center"/>
          </w:tcPr>
          <w:p w14:paraId="19302EE9" w14:textId="07525D5B" w:rsidR="00CC3B1A" w:rsidRPr="002A72FC" w:rsidRDefault="00CC3B1A" w:rsidP="002A72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</w:tr>
    </w:tbl>
    <w:p w14:paraId="2D8AAA9D" w14:textId="77777777" w:rsidR="00B3263B" w:rsidRPr="002A72FC" w:rsidRDefault="00B3263B" w:rsidP="00020498">
      <w:pPr>
        <w:spacing w:line="480" w:lineRule="auto"/>
        <w:rPr>
          <w:rFonts w:ascii="Times New Roman" w:eastAsia="ＭＳ Ｐゴシック" w:hAnsi="Times New Roman"/>
          <w:color w:val="000000"/>
          <w:kern w:val="0"/>
          <w:sz w:val="20"/>
          <w:szCs w:val="20"/>
          <w:vertAlign w:val="superscript"/>
        </w:rPr>
      </w:pPr>
    </w:p>
    <w:p w14:paraId="09FF5156" w14:textId="77777777" w:rsidR="00B02A6C" w:rsidRDefault="00B3263B" w:rsidP="00020498">
      <w:pPr>
        <w:pStyle w:val="af2"/>
        <w:numPr>
          <w:ilvl w:val="0"/>
          <w:numId w:val="15"/>
        </w:numPr>
        <w:spacing w:line="480" w:lineRule="auto"/>
        <w:ind w:leftChars="0"/>
        <w:rPr>
          <w:rFonts w:ascii="Times New Roman" w:eastAsia="ＭＳ Ｐゴシック" w:hAnsi="Times New Roman"/>
          <w:color w:val="000000"/>
          <w:kern w:val="0"/>
          <w:sz w:val="20"/>
          <w:szCs w:val="20"/>
        </w:rPr>
      </w:pPr>
      <w:r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 xml:space="preserve">Analyzed </w:t>
      </w:r>
      <w:r w:rsidR="00CC3B1A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77</w:t>
      </w:r>
      <w:r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/</w:t>
      </w:r>
      <w:r w:rsidR="00CC3B1A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81</w:t>
      </w:r>
      <w:r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 xml:space="preserve"> pregnancies due to missing data (no response)</w:t>
      </w:r>
      <w:r w:rsidR="003207EE"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.</w:t>
      </w:r>
    </w:p>
    <w:p w14:paraId="0A067879" w14:textId="77777777" w:rsidR="00B02A6C" w:rsidRDefault="00B02A6C" w:rsidP="00020498">
      <w:pPr>
        <w:widowControl/>
        <w:spacing w:line="480" w:lineRule="auto"/>
        <w:jc w:val="left"/>
        <w:rPr>
          <w:rFonts w:ascii="Times New Roman" w:eastAsia="ＭＳ Ｐゴシック" w:hAnsi="Times New Roman"/>
          <w:color w:val="000000"/>
          <w:kern w:val="0"/>
          <w:sz w:val="20"/>
          <w:szCs w:val="20"/>
        </w:rPr>
      </w:pPr>
      <w:r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br w:type="page"/>
      </w:r>
    </w:p>
    <w:p w14:paraId="739464C2" w14:textId="01F2308F" w:rsidR="00B3263B" w:rsidRPr="002A72FC" w:rsidRDefault="000774C0" w:rsidP="00020498">
      <w:pPr>
        <w:pStyle w:val="af2"/>
        <w:spacing w:line="480" w:lineRule="auto"/>
        <w:ind w:leftChars="0" w:left="360"/>
        <w:rPr>
          <w:rFonts w:ascii="Times New Roman" w:eastAsia="ＭＳ Ｐゴシック" w:hAnsi="Times New Roman"/>
          <w:b/>
          <w:bCs/>
          <w:kern w:val="0"/>
          <w:sz w:val="20"/>
          <w:szCs w:val="20"/>
        </w:rPr>
      </w:pPr>
      <w:r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lastRenderedPageBreak/>
        <w:t>Supplementary</w:t>
      </w:r>
      <w:r w:rsidR="00B3263B" w:rsidRPr="002A72FC"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 xml:space="preserve"> </w:t>
      </w:r>
      <w:r w:rsidR="00787E8B"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 xml:space="preserve">table </w:t>
      </w:r>
      <w:r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>2</w:t>
      </w:r>
      <w:r w:rsidR="00B3263B" w:rsidRPr="002A72FC"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>. Outcomes of pregnanc</w:t>
      </w:r>
      <w:r w:rsidR="005606CC"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>y</w:t>
      </w:r>
      <w:r w:rsidR="00B3263B" w:rsidRPr="002A72FC"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 xml:space="preserve"> </w:t>
      </w:r>
      <w:r w:rsidR="005606CC"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>in</w:t>
      </w:r>
      <w:r w:rsidR="00B3263B" w:rsidRPr="002A72FC"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 xml:space="preserve"> </w:t>
      </w:r>
      <w:r w:rsidR="005606CC"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 xml:space="preserve">pregnancies among </w:t>
      </w:r>
      <w:r w:rsidR="00B3263B" w:rsidRPr="002A72FC"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>GNE myopathy patients</w:t>
      </w:r>
      <w:r w:rsidR="000C7E04"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 xml:space="preserve"> including pre-onset pregnancies</w:t>
      </w:r>
    </w:p>
    <w:p w14:paraId="1EEA64E2" w14:textId="77777777" w:rsidR="00B3263B" w:rsidRPr="002A72FC" w:rsidRDefault="00B3263B" w:rsidP="006D1607">
      <w:pPr>
        <w:widowControl/>
        <w:jc w:val="left"/>
        <w:rPr>
          <w:rFonts w:ascii="Times New Roman" w:eastAsia="ＭＳ Ｐゴシック" w:hAnsi="Times New Roman"/>
          <w:kern w:val="0"/>
          <w:sz w:val="20"/>
          <w:szCs w:val="20"/>
        </w:rPr>
      </w:pPr>
    </w:p>
    <w:tbl>
      <w:tblPr>
        <w:tblStyle w:val="21"/>
        <w:tblW w:w="8503" w:type="dxa"/>
        <w:tblLayout w:type="fixed"/>
        <w:tblLook w:val="04A0" w:firstRow="1" w:lastRow="0" w:firstColumn="1" w:lastColumn="0" w:noHBand="0" w:noVBand="1"/>
      </w:tblPr>
      <w:tblGrid>
        <w:gridCol w:w="3118"/>
        <w:gridCol w:w="1984"/>
        <w:gridCol w:w="2381"/>
        <w:gridCol w:w="1020"/>
      </w:tblGrid>
      <w:tr w:rsidR="007E0956" w:rsidRPr="00F87896" w14:paraId="6CF049A0" w14:textId="77777777" w:rsidTr="002A72F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shd w:val="clear" w:color="auto" w:fill="auto"/>
            <w:vAlign w:val="center"/>
          </w:tcPr>
          <w:p w14:paraId="212CF610" w14:textId="77777777" w:rsidR="007E0956" w:rsidRPr="002A72FC" w:rsidRDefault="007E0956" w:rsidP="002A72FC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kern w:val="0"/>
                <w:sz w:val="20"/>
                <w:szCs w:val="20"/>
              </w:rPr>
              <w:t>Outcomes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358419A4" w14:textId="77777777" w:rsidR="007E0956" w:rsidRDefault="007E0956" w:rsidP="000D4A85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755B7D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General</w:t>
            </w:r>
            <w:r w:rsidR="000D4A85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</w:t>
            </w:r>
            <w:r w:rsidRPr="00755B7D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population</w:t>
            </w:r>
          </w:p>
          <w:p w14:paraId="5AE01A28" w14:textId="51BFA1D1" w:rsidR="000D4A85" w:rsidRPr="00D10478" w:rsidRDefault="000D4A85" w:rsidP="000D4A85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  <w:sz w:val="20"/>
                <w:szCs w:val="20"/>
              </w:rPr>
              <w:t>(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Japanese)</w:t>
            </w:r>
          </w:p>
        </w:tc>
        <w:tc>
          <w:tcPr>
            <w:tcW w:w="2381" w:type="dxa"/>
            <w:shd w:val="clear" w:color="auto" w:fill="auto"/>
            <w:vAlign w:val="center"/>
          </w:tcPr>
          <w:p w14:paraId="64E91A38" w14:textId="4A59CD96" w:rsidR="007E0956" w:rsidRDefault="005606CC" w:rsidP="00B11423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Pre- and post-onset pregnancies</w:t>
            </w:r>
          </w:p>
          <w:p w14:paraId="6B95C206" w14:textId="4323932B" w:rsidR="007E0956" w:rsidRPr="00F87896" w:rsidRDefault="007E0956" w:rsidP="006D1607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755B7D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(n=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79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1)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)</w:t>
            </w:r>
          </w:p>
        </w:tc>
        <w:tc>
          <w:tcPr>
            <w:tcW w:w="1020" w:type="dxa"/>
            <w:shd w:val="clear" w:color="auto" w:fill="auto"/>
            <w:vAlign w:val="center"/>
          </w:tcPr>
          <w:p w14:paraId="2858DF5E" w14:textId="052C5C63" w:rsidR="007E0956" w:rsidRPr="00F87896" w:rsidRDefault="007E0956" w:rsidP="006D1607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  <w:sz w:val="20"/>
                <w:szCs w:val="20"/>
              </w:rPr>
              <w:t>P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value</w:t>
            </w:r>
          </w:p>
        </w:tc>
      </w:tr>
      <w:tr w:rsidR="007E0956" w:rsidRPr="00F87896" w14:paraId="5EB6A7C3" w14:textId="77777777" w:rsidTr="002A72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shd w:val="clear" w:color="auto" w:fill="auto"/>
            <w:vAlign w:val="center"/>
          </w:tcPr>
          <w:p w14:paraId="59458206" w14:textId="77777777" w:rsidR="007E0956" w:rsidRPr="002A72FC" w:rsidRDefault="007E0956" w:rsidP="002A72FC">
            <w:pPr>
              <w:widowControl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71A27F3D" w14:textId="5BB7FE4A" w:rsidR="007E0956" w:rsidRPr="00755B7D" w:rsidRDefault="007E0956" w:rsidP="006D1607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  <w:t>%</w:t>
            </w:r>
          </w:p>
        </w:tc>
        <w:tc>
          <w:tcPr>
            <w:tcW w:w="2381" w:type="dxa"/>
            <w:shd w:val="clear" w:color="auto" w:fill="auto"/>
            <w:vAlign w:val="center"/>
          </w:tcPr>
          <w:p w14:paraId="27F9672B" w14:textId="28A08CC2" w:rsidR="007E0956" w:rsidRPr="00F87896" w:rsidRDefault="007E0956" w:rsidP="006D1607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F87896"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  <w:t>% [95% CI]</w:t>
            </w:r>
          </w:p>
        </w:tc>
        <w:tc>
          <w:tcPr>
            <w:tcW w:w="1020" w:type="dxa"/>
            <w:shd w:val="clear" w:color="auto" w:fill="auto"/>
          </w:tcPr>
          <w:p w14:paraId="1A8CF760" w14:textId="48B5A1AF" w:rsidR="007E0956" w:rsidRPr="00755B7D" w:rsidRDefault="007E0956" w:rsidP="006D1607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F87896"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  <w:t>p</w:t>
            </w:r>
          </w:p>
        </w:tc>
      </w:tr>
      <w:tr w:rsidR="007E0956" w:rsidRPr="00F87896" w14:paraId="5789079A" w14:textId="77777777" w:rsidTr="00A03949">
        <w:trPr>
          <w:trHeight w:val="3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vAlign w:val="center"/>
          </w:tcPr>
          <w:p w14:paraId="204EC5C6" w14:textId="77777777" w:rsidR="007E0956" w:rsidRPr="002A72FC" w:rsidRDefault="007E0956" w:rsidP="002A72FC">
            <w:pPr>
              <w:widowControl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Early miscarriage</w:t>
            </w:r>
          </w:p>
        </w:tc>
        <w:tc>
          <w:tcPr>
            <w:tcW w:w="1984" w:type="dxa"/>
            <w:vMerge w:val="restart"/>
            <w:vAlign w:val="center"/>
          </w:tcPr>
          <w:p w14:paraId="2C5AF205" w14:textId="7B58EB8B" w:rsidR="007E0956" w:rsidRPr="00F87896" w:rsidRDefault="00EC6C0F" w:rsidP="006D1607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  <w:sz w:val="20"/>
                <w:szCs w:val="20"/>
              </w:rPr>
              <w:t>16-18</w:t>
            </w:r>
            <w:r w:rsidR="007E0956"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[</w:t>
            </w:r>
            <w:r w:rsidR="007E0956"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EcmVudGhlbjwvQXV0aG9yPjxZZWFyPjIwMDc8L1llYXI+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</w:fldData>
              </w:fldChar>
            </w:r>
            <w:r w:rsidR="007E0956"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 </w:instrText>
            </w:r>
            <w:r w:rsidR="007E0956"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EcmVudGhlbjwvQXV0aG9yPjxZZWFyPjIwMDc8L1llYXI+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</w:fldData>
              </w:fldChar>
            </w:r>
            <w:r w:rsidR="007E0956"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.DATA </w:instrText>
            </w:r>
            <w:r w:rsidR="007E0956"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="007E0956"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="007E0956"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="007E0956"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separate"/>
            </w:r>
            <w:r w:rsidR="007E0956" w:rsidRPr="00D10478">
              <w:rPr>
                <w:rFonts w:ascii="Times New Roman" w:eastAsia="ＭＳ Ｐゴシック" w:hAnsi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20</w:t>
            </w:r>
            <w:r w:rsidR="007E0956"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="007E0956" w:rsidRPr="00755B7D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]</w:t>
            </w:r>
            <w:r w:rsidR="00BE1D0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2</w:t>
            </w:r>
            <w:r w:rsidR="007E0956"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)</w:t>
            </w:r>
          </w:p>
        </w:tc>
        <w:tc>
          <w:tcPr>
            <w:tcW w:w="2381" w:type="dxa"/>
            <w:vAlign w:val="center"/>
          </w:tcPr>
          <w:p w14:paraId="29CC6DCD" w14:textId="6E605522" w:rsidR="007E0956" w:rsidRPr="00F87896" w:rsidRDefault="007E0956" w:rsidP="006D1607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8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.9 [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3.6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1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7.4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1020" w:type="dxa"/>
            <w:vMerge w:val="restart"/>
            <w:vAlign w:val="center"/>
          </w:tcPr>
          <w:p w14:paraId="2F3DE459" w14:textId="1D51320D" w:rsidR="007E0956" w:rsidRPr="00D10478" w:rsidRDefault="007E0956" w:rsidP="004E244F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7E0956" w:rsidRPr="00F87896" w14:paraId="7CE485FA" w14:textId="77777777" w:rsidTr="00A0394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vAlign w:val="center"/>
          </w:tcPr>
          <w:p w14:paraId="3EF590FD" w14:textId="77777777" w:rsidR="007E0956" w:rsidRPr="002A72FC" w:rsidRDefault="007E0956" w:rsidP="002A72FC">
            <w:pPr>
              <w:widowControl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Late miscarriage</w:t>
            </w:r>
          </w:p>
        </w:tc>
        <w:tc>
          <w:tcPr>
            <w:tcW w:w="1984" w:type="dxa"/>
            <w:vMerge/>
            <w:vAlign w:val="center"/>
          </w:tcPr>
          <w:p w14:paraId="779CE6B3" w14:textId="77777777" w:rsidR="007E0956" w:rsidRPr="00F87896" w:rsidRDefault="007E0956" w:rsidP="006D1607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381" w:type="dxa"/>
            <w:vAlign w:val="center"/>
          </w:tcPr>
          <w:p w14:paraId="00A503FC" w14:textId="3227D258" w:rsidR="007E0956" w:rsidRPr="00F87896" w:rsidRDefault="007E0956" w:rsidP="006D1607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.0 [0.0-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4.6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1020" w:type="dxa"/>
            <w:vMerge/>
          </w:tcPr>
          <w:p w14:paraId="3ADF6673" w14:textId="229D1E6D" w:rsidR="007E0956" w:rsidRPr="00F87896" w:rsidRDefault="007E0956" w:rsidP="006D1607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7E0956" w:rsidRPr="00F87896" w14:paraId="02FB6324" w14:textId="77777777" w:rsidTr="00A03949">
        <w:trPr>
          <w:trHeight w:val="3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vAlign w:val="center"/>
          </w:tcPr>
          <w:p w14:paraId="65F4CE04" w14:textId="77777777" w:rsidR="007E0956" w:rsidRPr="002A72FC" w:rsidRDefault="007E0956" w:rsidP="002A72FC">
            <w:pPr>
              <w:widowControl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Abortion</w:t>
            </w:r>
          </w:p>
        </w:tc>
        <w:tc>
          <w:tcPr>
            <w:tcW w:w="1984" w:type="dxa"/>
            <w:vAlign w:val="center"/>
          </w:tcPr>
          <w:p w14:paraId="381811A2" w14:textId="77777777" w:rsidR="007E0956" w:rsidRPr="00755B7D" w:rsidRDefault="007E0956" w:rsidP="006D1607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381" w:type="dxa"/>
            <w:vAlign w:val="center"/>
          </w:tcPr>
          <w:p w14:paraId="08BFB14B" w14:textId="3C51A46E" w:rsidR="007E0956" w:rsidRPr="00F87896" w:rsidRDefault="007E0956" w:rsidP="006D1607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.3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[0.0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3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6.9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1020" w:type="dxa"/>
          </w:tcPr>
          <w:p w14:paraId="2F9A226A" w14:textId="5596797E" w:rsidR="007E0956" w:rsidRPr="00F87896" w:rsidRDefault="007E0956" w:rsidP="006D1607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7E0956" w:rsidRPr="00F87896" w14:paraId="019A5E48" w14:textId="77777777" w:rsidTr="00A0394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vAlign w:val="center"/>
          </w:tcPr>
          <w:p w14:paraId="0116FE1A" w14:textId="77777777" w:rsidR="007E0956" w:rsidRPr="002A72FC" w:rsidRDefault="007E0956" w:rsidP="002A72FC">
            <w:pPr>
              <w:widowControl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Stillbirth</w:t>
            </w:r>
          </w:p>
        </w:tc>
        <w:tc>
          <w:tcPr>
            <w:tcW w:w="1984" w:type="dxa"/>
            <w:vAlign w:val="center"/>
          </w:tcPr>
          <w:p w14:paraId="7A5A5F83" w14:textId="4EF9EE9E" w:rsidR="007E0956" w:rsidRPr="00D10478" w:rsidRDefault="007E0956" w:rsidP="006D1607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.3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[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NaWNoaWthd2E8L0F1dGhvcj48WWVhcj4yMDE1PC9ZZWFy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==
</w:fldData>
              </w:fldChar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NaWNoaWthd2E8L0F1dGhvcj48WWVhcj4yMDE1PC9ZZWFy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==
</w:fldData>
              </w:fldChar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separate"/>
            </w:r>
            <w:r w:rsidRPr="00D10478">
              <w:rPr>
                <w:rFonts w:ascii="Times New Roman" w:eastAsia="ＭＳ Ｐゴシック" w:hAnsi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19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755B7D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]</w:t>
            </w:r>
          </w:p>
        </w:tc>
        <w:tc>
          <w:tcPr>
            <w:tcW w:w="2381" w:type="dxa"/>
            <w:vAlign w:val="center"/>
          </w:tcPr>
          <w:p w14:paraId="720EA65F" w14:textId="0A737327" w:rsidR="007E0956" w:rsidRPr="00F87896" w:rsidRDefault="007E0956" w:rsidP="006D1607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.0 [0.0-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4.6]</w:t>
            </w:r>
          </w:p>
        </w:tc>
        <w:tc>
          <w:tcPr>
            <w:tcW w:w="1020" w:type="dxa"/>
          </w:tcPr>
          <w:p w14:paraId="3F9CFC82" w14:textId="0A156022" w:rsidR="007E0956" w:rsidRPr="00D10478" w:rsidRDefault="007E0956" w:rsidP="006D1607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</w:t>
            </w:r>
            <w:r w:rsidRPr="00755B7D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.0</w:t>
            </w:r>
          </w:p>
        </w:tc>
      </w:tr>
      <w:tr w:rsidR="007E0956" w:rsidRPr="00F87896" w14:paraId="1804B952" w14:textId="77777777" w:rsidTr="00A03949">
        <w:trPr>
          <w:trHeight w:val="3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vAlign w:val="center"/>
          </w:tcPr>
          <w:p w14:paraId="1A1FAA61" w14:textId="77777777" w:rsidR="007E0956" w:rsidRPr="002A72FC" w:rsidRDefault="007E0956" w:rsidP="002A72FC">
            <w:pPr>
              <w:widowControl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Delivery</w:t>
            </w:r>
          </w:p>
        </w:tc>
        <w:tc>
          <w:tcPr>
            <w:tcW w:w="1984" w:type="dxa"/>
            <w:vAlign w:val="center"/>
          </w:tcPr>
          <w:p w14:paraId="750F536D" w14:textId="77777777" w:rsidR="007E0956" w:rsidRPr="00755B7D" w:rsidRDefault="007E0956" w:rsidP="006D1607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381" w:type="dxa"/>
            <w:vAlign w:val="center"/>
          </w:tcPr>
          <w:p w14:paraId="33462B5E" w14:textId="70A32CF9" w:rsidR="007E0956" w:rsidRPr="00F87896" w:rsidRDefault="007E0956" w:rsidP="006D1607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89.9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[8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.0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9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5.5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1020" w:type="dxa"/>
          </w:tcPr>
          <w:p w14:paraId="1CE2B00F" w14:textId="371171C4" w:rsidR="007E0956" w:rsidRPr="007E0956" w:rsidRDefault="007E0956" w:rsidP="006D1607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7E0956" w:rsidRPr="00F87896" w14:paraId="26E5DD57" w14:textId="77777777" w:rsidTr="00A0394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vAlign w:val="center"/>
          </w:tcPr>
          <w:p w14:paraId="08463BA2" w14:textId="04ADC25C" w:rsidR="007E0956" w:rsidRPr="002A72FC" w:rsidRDefault="007E0956" w:rsidP="002A72FC">
            <w:pPr>
              <w:widowControl/>
              <w:ind w:firstLineChars="150" w:firstLine="301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Preterm</w:t>
            </w:r>
            <w:r w:rsidR="000D4A85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3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)</w:t>
            </w:r>
          </w:p>
        </w:tc>
        <w:tc>
          <w:tcPr>
            <w:tcW w:w="1984" w:type="dxa"/>
            <w:vAlign w:val="center"/>
          </w:tcPr>
          <w:p w14:paraId="7725062E" w14:textId="654411B1" w:rsidR="007E0956" w:rsidRPr="00D10478" w:rsidRDefault="007E0956" w:rsidP="006D1607">
            <w:pPr>
              <w:widowControl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6.9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[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NaWNoaWthd2E8L0F1dGhvcj48WWVhcj4yMDE1PC9ZZWFy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==
</w:fldData>
              </w:fldChar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NaWNoaWthd2E8L0F1dGhvcj48WWVhcj4yMDE1PC9ZZWFy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==
</w:fldData>
              </w:fldChar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separate"/>
            </w:r>
            <w:r w:rsidRPr="00D10478">
              <w:rPr>
                <w:rFonts w:ascii="Times New Roman" w:eastAsia="ＭＳ Ｐゴシック" w:hAnsi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19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755B7D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]</w:t>
            </w:r>
          </w:p>
        </w:tc>
        <w:tc>
          <w:tcPr>
            <w:tcW w:w="2381" w:type="dxa"/>
            <w:vAlign w:val="center"/>
          </w:tcPr>
          <w:p w14:paraId="19016970" w14:textId="2DFEDFA1" w:rsidR="007E0956" w:rsidRPr="00F87896" w:rsidRDefault="007E0956" w:rsidP="006D1607">
            <w:pPr>
              <w:widowControl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2.5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[0.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3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8.8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1020" w:type="dxa"/>
          </w:tcPr>
          <w:p w14:paraId="04F187AF" w14:textId="61E6CB1F" w:rsidR="007E0956" w:rsidRPr="007E0956" w:rsidRDefault="007E0956" w:rsidP="006D1607">
            <w:pPr>
              <w:widowControl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7E095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.24</w:t>
            </w:r>
          </w:p>
        </w:tc>
      </w:tr>
      <w:tr w:rsidR="007E0956" w:rsidRPr="00F87896" w14:paraId="687C174E" w14:textId="77777777" w:rsidTr="00A03949">
        <w:trPr>
          <w:trHeight w:val="3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vAlign w:val="center"/>
          </w:tcPr>
          <w:p w14:paraId="5B691943" w14:textId="1905E584" w:rsidR="007E0956" w:rsidRPr="002A72FC" w:rsidRDefault="007E0956" w:rsidP="002A72FC">
            <w:pPr>
              <w:widowControl/>
              <w:ind w:firstLineChars="150" w:firstLine="301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Term</w:t>
            </w:r>
            <w:r w:rsidR="000D4A85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3</w:t>
            </w:r>
            <w:r w:rsidRPr="00755B7D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)</w:t>
            </w:r>
          </w:p>
        </w:tc>
        <w:tc>
          <w:tcPr>
            <w:tcW w:w="1984" w:type="dxa"/>
            <w:vAlign w:val="center"/>
          </w:tcPr>
          <w:p w14:paraId="3FE416CA" w14:textId="7F679B86" w:rsidR="007E0956" w:rsidRPr="00D10478" w:rsidRDefault="007E0956" w:rsidP="002A72FC">
            <w:pPr>
              <w:widowControl/>
              <w:wordWrap w:val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92.9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[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NaWNoaWthd2E8L0F1dGhvcj48WWVhcj4yMDE1PC9ZZWFy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==
</w:fldData>
              </w:fldChar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NaWNoaWthd2E8L0F1dGhvcj48WWVhcj4yMDE1PC9ZZWFy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==
</w:fldData>
              </w:fldChar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separate"/>
            </w:r>
            <w:r w:rsidRPr="00D10478">
              <w:rPr>
                <w:rFonts w:ascii="Times New Roman" w:eastAsia="ＭＳ Ｐゴシック" w:hAnsi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19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755B7D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]</w:t>
            </w:r>
          </w:p>
        </w:tc>
        <w:tc>
          <w:tcPr>
            <w:tcW w:w="2381" w:type="dxa"/>
            <w:vAlign w:val="center"/>
          </w:tcPr>
          <w:p w14:paraId="5A166B51" w14:textId="03152433" w:rsidR="007E0956" w:rsidRPr="00F87896" w:rsidRDefault="007E0956" w:rsidP="006D1607">
            <w:pPr>
              <w:widowControl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9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5.8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[88.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99.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1020" w:type="dxa"/>
          </w:tcPr>
          <w:p w14:paraId="28E2F117" w14:textId="64E1C32B" w:rsidR="007E0956" w:rsidRPr="007E0956" w:rsidRDefault="007E0956" w:rsidP="006D1607">
            <w:pPr>
              <w:widowControl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7E095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.49</w:t>
            </w:r>
          </w:p>
        </w:tc>
      </w:tr>
      <w:tr w:rsidR="007E0956" w:rsidRPr="00F87896" w14:paraId="6AA3E9C8" w14:textId="77777777" w:rsidTr="00A0394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vAlign w:val="center"/>
          </w:tcPr>
          <w:p w14:paraId="7B96EA91" w14:textId="1242C53C" w:rsidR="007E0956" w:rsidRPr="002A72FC" w:rsidRDefault="007E0956" w:rsidP="002A72FC">
            <w:pPr>
              <w:widowControl/>
              <w:ind w:firstLineChars="150" w:firstLine="301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Post-term</w:t>
            </w:r>
            <w:r w:rsidR="000D4A85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3</w:t>
            </w:r>
            <w:r w:rsidRPr="00755B7D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)</w:t>
            </w:r>
          </w:p>
        </w:tc>
        <w:tc>
          <w:tcPr>
            <w:tcW w:w="1984" w:type="dxa"/>
            <w:vAlign w:val="center"/>
          </w:tcPr>
          <w:p w14:paraId="56821E56" w14:textId="4064C524" w:rsidR="007E0956" w:rsidRPr="00D10478" w:rsidRDefault="007E0956" w:rsidP="006D1607">
            <w:pPr>
              <w:widowControl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.2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[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NaWNoaWthd2E8L0F1dGhvcj48WWVhcj4yMDE1PC9ZZWFy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==
</w:fldData>
              </w:fldChar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NaWNoaWthd2E8L0F1dGhvcj48WWVhcj4yMDE1PC9ZZWFy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==
</w:fldData>
              </w:fldChar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separate"/>
            </w:r>
            <w:r w:rsidRPr="00D10478">
              <w:rPr>
                <w:rFonts w:ascii="Times New Roman" w:eastAsia="ＭＳ Ｐゴシック" w:hAnsi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19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755B7D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]</w:t>
            </w:r>
          </w:p>
        </w:tc>
        <w:tc>
          <w:tcPr>
            <w:tcW w:w="2381" w:type="dxa"/>
            <w:vAlign w:val="center"/>
          </w:tcPr>
          <w:p w14:paraId="45749855" w14:textId="549BD2AC" w:rsidR="007E0956" w:rsidRPr="00F87896" w:rsidRDefault="007E0956" w:rsidP="006D1607">
            <w:pPr>
              <w:widowControl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.3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[0.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3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6.9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1020" w:type="dxa"/>
          </w:tcPr>
          <w:p w14:paraId="4BA71B69" w14:textId="7D4A98E6" w:rsidR="007E0956" w:rsidRPr="007E0956" w:rsidRDefault="007E0956" w:rsidP="006D1607">
            <w:pPr>
              <w:widowControl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7E095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.14</w:t>
            </w:r>
          </w:p>
        </w:tc>
      </w:tr>
    </w:tbl>
    <w:p w14:paraId="2D4C9D56" w14:textId="77777777" w:rsidR="00B3263B" w:rsidRPr="002A72FC" w:rsidRDefault="00B3263B" w:rsidP="00020498">
      <w:pPr>
        <w:spacing w:line="480" w:lineRule="auto"/>
        <w:ind w:firstLineChars="50" w:firstLine="100"/>
        <w:jc w:val="left"/>
        <w:rPr>
          <w:rFonts w:ascii="Times New Roman" w:eastAsia="ＭＳ Ｐゴシック" w:hAnsi="Times New Roman"/>
          <w:kern w:val="0"/>
          <w:sz w:val="20"/>
          <w:szCs w:val="20"/>
        </w:rPr>
      </w:pPr>
    </w:p>
    <w:p w14:paraId="627CECE2" w14:textId="4E477A01" w:rsidR="00B3263B" w:rsidRDefault="00B3263B" w:rsidP="00020498">
      <w:pPr>
        <w:pStyle w:val="af2"/>
        <w:numPr>
          <w:ilvl w:val="0"/>
          <w:numId w:val="16"/>
        </w:numPr>
        <w:spacing w:line="480" w:lineRule="auto"/>
        <w:ind w:leftChars="0"/>
        <w:jc w:val="left"/>
        <w:rPr>
          <w:rFonts w:ascii="Times New Roman" w:eastAsia="ＭＳ Ｐゴシック" w:hAnsi="Times New Roman"/>
          <w:color w:val="000000"/>
          <w:kern w:val="0"/>
          <w:sz w:val="20"/>
          <w:szCs w:val="20"/>
        </w:rPr>
      </w:pPr>
      <w:r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 xml:space="preserve">Analyzed </w:t>
      </w:r>
      <w:r w:rsidR="007E0956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79</w:t>
      </w:r>
      <w:r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/</w:t>
      </w:r>
      <w:r w:rsidR="007E0956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81</w:t>
      </w:r>
      <w:r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 xml:space="preserve"> pregnancies due to missing data (no response).</w:t>
      </w:r>
    </w:p>
    <w:p w14:paraId="4B91F7AC" w14:textId="249EAC21" w:rsidR="00697EBE" w:rsidRPr="007E0956" w:rsidRDefault="00EC6C0F" w:rsidP="00020498">
      <w:pPr>
        <w:pStyle w:val="af2"/>
        <w:numPr>
          <w:ilvl w:val="0"/>
          <w:numId w:val="16"/>
        </w:numPr>
        <w:spacing w:line="480" w:lineRule="auto"/>
        <w:ind w:leftChars="0"/>
        <w:jc w:val="left"/>
        <w:rPr>
          <w:rFonts w:ascii="Times New Roman" w:eastAsia="ＭＳ Ｐゴシック" w:hAnsi="Times New Roman"/>
          <w:color w:val="000000"/>
          <w:kern w:val="0"/>
          <w:sz w:val="20"/>
          <w:szCs w:val="20"/>
        </w:rPr>
      </w:pPr>
      <w:r w:rsidRPr="00F87896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Percentage of miscarriages, including both early and late miscarriages</w:t>
      </w:r>
      <w:r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 xml:space="preserve"> at maternal age up to 31 years old</w:t>
      </w:r>
      <w:r w:rsidRPr="00F87896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.</w:t>
      </w:r>
      <w:r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 xml:space="preserve"> Prevalence will increase with age.</w:t>
      </w:r>
    </w:p>
    <w:p w14:paraId="47152F8A" w14:textId="78DAFC67" w:rsidR="00316E35" w:rsidRPr="000D4A85" w:rsidRDefault="00697EBE" w:rsidP="00020498">
      <w:pPr>
        <w:pStyle w:val="af2"/>
        <w:numPr>
          <w:ilvl w:val="0"/>
          <w:numId w:val="16"/>
        </w:numPr>
        <w:spacing w:line="480" w:lineRule="auto"/>
        <w:ind w:leftChars="0"/>
        <w:jc w:val="left"/>
        <w:rPr>
          <w:rFonts w:ascii="Times New Roman" w:eastAsia="ＭＳ Ｐゴシック" w:hAnsi="Times New Roman"/>
          <w:b/>
          <w:bCs/>
          <w:kern w:val="0"/>
          <w:sz w:val="20"/>
          <w:szCs w:val="20"/>
        </w:rPr>
      </w:pPr>
      <w:r w:rsidRPr="007E0956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Pe</w:t>
      </w:r>
      <w:r w:rsidRPr="00F87896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 xml:space="preserve">rcentage among </w:t>
      </w:r>
      <w:r w:rsidRPr="000D4A85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deliveries</w:t>
      </w:r>
      <w:r w:rsidR="000D4A85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 xml:space="preserve"> including pre-onset deliveries</w:t>
      </w:r>
      <w:r w:rsidRPr="000D4A85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.</w:t>
      </w:r>
    </w:p>
    <w:p w14:paraId="51BAABEB" w14:textId="77777777" w:rsidR="007E0956" w:rsidRDefault="007E0956" w:rsidP="00020498">
      <w:pPr>
        <w:pStyle w:val="af2"/>
        <w:spacing w:line="480" w:lineRule="auto"/>
        <w:ind w:leftChars="0" w:left="460"/>
        <w:jc w:val="left"/>
        <w:rPr>
          <w:rFonts w:ascii="Times New Roman" w:eastAsia="ＭＳ Ｐゴシック" w:hAnsi="Times New Roman"/>
          <w:b/>
          <w:bCs/>
          <w:kern w:val="0"/>
          <w:sz w:val="20"/>
          <w:szCs w:val="20"/>
        </w:rPr>
      </w:pPr>
    </w:p>
    <w:p w14:paraId="09AB0CBD" w14:textId="13AB3993" w:rsidR="00A03949" w:rsidRDefault="00A03949" w:rsidP="00020498">
      <w:pPr>
        <w:widowControl/>
        <w:spacing w:line="480" w:lineRule="auto"/>
        <w:jc w:val="left"/>
        <w:rPr>
          <w:rFonts w:ascii="Times New Roman" w:eastAsia="ＭＳ Ｐゴシック" w:hAnsi="Times New Roman"/>
          <w:color w:val="000000"/>
          <w:kern w:val="0"/>
          <w:sz w:val="20"/>
          <w:szCs w:val="20"/>
        </w:rPr>
      </w:pPr>
      <w:r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lastRenderedPageBreak/>
        <w:br w:type="page"/>
      </w:r>
    </w:p>
    <w:p w14:paraId="084A68CF" w14:textId="27204BAF" w:rsidR="00B3263B" w:rsidRPr="002A72FC" w:rsidRDefault="00A03949" w:rsidP="00020498">
      <w:pPr>
        <w:widowControl/>
        <w:spacing w:line="480" w:lineRule="auto"/>
        <w:jc w:val="left"/>
        <w:rPr>
          <w:rFonts w:ascii="Times New Roman" w:eastAsia="ＭＳ Ｐゴシック" w:hAnsi="Times New Roman"/>
          <w:b/>
          <w:bCs/>
          <w:kern w:val="0"/>
          <w:sz w:val="20"/>
          <w:szCs w:val="20"/>
        </w:rPr>
      </w:pPr>
      <w:r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lastRenderedPageBreak/>
        <w:t>Supplementary</w:t>
      </w:r>
      <w:r w:rsidR="00B3263B" w:rsidRPr="002A72FC"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 xml:space="preserve"> </w:t>
      </w:r>
      <w:r w:rsidR="00787E8B"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 xml:space="preserve">table </w:t>
      </w:r>
      <w:r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>3</w:t>
      </w:r>
      <w:r w:rsidR="00B3263B" w:rsidRPr="002A72FC"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 xml:space="preserve">. Complications during delivery in </w:t>
      </w:r>
      <w:r w:rsidR="005606CC"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 xml:space="preserve">deliveries among </w:t>
      </w:r>
      <w:r w:rsidR="00B3263B" w:rsidRPr="002A72FC"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>GNE myopathy patients</w:t>
      </w:r>
      <w:r w:rsidR="00AF2521"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 xml:space="preserve"> including pre-onset deliveries</w:t>
      </w:r>
    </w:p>
    <w:tbl>
      <w:tblPr>
        <w:tblStyle w:val="21"/>
        <w:tblW w:w="8503" w:type="dxa"/>
        <w:tblLayout w:type="fixed"/>
        <w:tblLook w:val="04A0" w:firstRow="1" w:lastRow="0" w:firstColumn="1" w:lastColumn="0" w:noHBand="0" w:noVBand="1"/>
      </w:tblPr>
      <w:tblGrid>
        <w:gridCol w:w="3118"/>
        <w:gridCol w:w="1984"/>
        <w:gridCol w:w="2381"/>
        <w:gridCol w:w="1020"/>
      </w:tblGrid>
      <w:tr w:rsidR="00497B76" w:rsidRPr="00F87896" w14:paraId="273DDC45" w14:textId="77777777" w:rsidTr="002A72F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6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shd w:val="clear" w:color="auto" w:fill="auto"/>
            <w:vAlign w:val="center"/>
          </w:tcPr>
          <w:p w14:paraId="7E4A7883" w14:textId="77777777" w:rsidR="00497B76" w:rsidRPr="002A72FC" w:rsidRDefault="00497B76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  <w:vAlign w:val="center"/>
          </w:tcPr>
          <w:p w14:paraId="0AB69DFB" w14:textId="77777777" w:rsidR="00497B76" w:rsidRDefault="00497B76" w:rsidP="0052763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General</w:t>
            </w:r>
            <w:r w:rsidR="0052763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population</w:t>
            </w:r>
          </w:p>
          <w:p w14:paraId="3546A659" w14:textId="4B919AF9" w:rsidR="0052763C" w:rsidRPr="002A72FC" w:rsidRDefault="0052763C" w:rsidP="0052763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  <w:sz w:val="20"/>
                <w:szCs w:val="20"/>
              </w:rPr>
              <w:t>(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Japanese)</w:t>
            </w:r>
          </w:p>
        </w:tc>
        <w:tc>
          <w:tcPr>
            <w:tcW w:w="2381" w:type="dxa"/>
            <w:shd w:val="clear" w:color="auto" w:fill="auto"/>
            <w:vAlign w:val="center"/>
          </w:tcPr>
          <w:p w14:paraId="24313D89" w14:textId="6AF94417" w:rsidR="00497B76" w:rsidRDefault="005606CC" w:rsidP="00AC5D9E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Pre- and post-onset deliveries</w:t>
            </w:r>
          </w:p>
          <w:p w14:paraId="46F996DB" w14:textId="207562F7" w:rsidR="00A03949" w:rsidRPr="00D10478" w:rsidRDefault="00A03949" w:rsidP="00AC5D9E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  <w:sz w:val="20"/>
                <w:szCs w:val="20"/>
              </w:rPr>
              <w:t>(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n=71)</w:t>
            </w:r>
          </w:p>
        </w:tc>
        <w:tc>
          <w:tcPr>
            <w:tcW w:w="1020" w:type="dxa"/>
            <w:shd w:val="clear" w:color="auto" w:fill="auto"/>
            <w:vAlign w:val="center"/>
          </w:tcPr>
          <w:p w14:paraId="2180E454" w14:textId="08134888" w:rsidR="00497B76" w:rsidRPr="002A72FC" w:rsidRDefault="00A03949" w:rsidP="00AC5D9E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P value</w:t>
            </w:r>
          </w:p>
        </w:tc>
      </w:tr>
      <w:tr w:rsidR="00497B76" w:rsidRPr="00F87896" w14:paraId="2FB42EF2" w14:textId="77777777" w:rsidTr="002A72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shd w:val="clear" w:color="auto" w:fill="auto"/>
            <w:vAlign w:val="center"/>
          </w:tcPr>
          <w:p w14:paraId="0B380455" w14:textId="77777777" w:rsidR="00497B76" w:rsidRPr="002A72FC" w:rsidRDefault="00497B76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984" w:type="dxa"/>
            <w:shd w:val="clear" w:color="auto" w:fill="auto"/>
            <w:vAlign w:val="center"/>
          </w:tcPr>
          <w:p w14:paraId="29E61BE3" w14:textId="360A6894" w:rsidR="00497B76" w:rsidRPr="00D10478" w:rsidRDefault="00497B76" w:rsidP="00AC5D9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D10478"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  <w:t>%</w:t>
            </w:r>
          </w:p>
        </w:tc>
        <w:tc>
          <w:tcPr>
            <w:tcW w:w="2381" w:type="dxa"/>
            <w:shd w:val="clear" w:color="auto" w:fill="auto"/>
            <w:vAlign w:val="center"/>
          </w:tcPr>
          <w:p w14:paraId="7F0AEC5E" w14:textId="4AC7C177" w:rsidR="00497B76" w:rsidRPr="002A72FC" w:rsidRDefault="00497B76" w:rsidP="002A72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  <w:t>% [95% CI]</w:t>
            </w:r>
          </w:p>
        </w:tc>
        <w:tc>
          <w:tcPr>
            <w:tcW w:w="1020" w:type="dxa"/>
            <w:shd w:val="clear" w:color="auto" w:fill="auto"/>
          </w:tcPr>
          <w:p w14:paraId="47189493" w14:textId="0A888168" w:rsidR="00497B76" w:rsidRPr="00D10478" w:rsidRDefault="00497B76" w:rsidP="00AC5D9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F87896"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  <w:t>p</w:t>
            </w:r>
          </w:p>
        </w:tc>
      </w:tr>
      <w:tr w:rsidR="00A03949" w:rsidRPr="00F87896" w14:paraId="11087872" w14:textId="77777777" w:rsidTr="002A72FC">
        <w:trPr>
          <w:trHeight w:val="30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03" w:type="dxa"/>
            <w:gridSpan w:val="4"/>
            <w:shd w:val="clear" w:color="auto" w:fill="auto"/>
            <w:vAlign w:val="center"/>
          </w:tcPr>
          <w:p w14:paraId="7A68196F" w14:textId="12E4EA4B" w:rsidR="00A03949" w:rsidRPr="00F87896" w:rsidRDefault="00A03949">
            <w:pPr>
              <w:jc w:val="center"/>
              <w:rPr>
                <w:rFonts w:ascii="Times New Roman" w:eastAsia="ＭＳ Ｐゴシック" w:hAnsi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Type of delivery</w:t>
            </w:r>
          </w:p>
        </w:tc>
      </w:tr>
      <w:tr w:rsidR="00497B76" w:rsidRPr="00F87896" w14:paraId="6CB86E9D" w14:textId="77777777" w:rsidTr="002A72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shd w:val="clear" w:color="auto" w:fill="auto"/>
            <w:vAlign w:val="center"/>
          </w:tcPr>
          <w:p w14:paraId="0D016D08" w14:textId="77777777" w:rsidR="00497B76" w:rsidRPr="002A72FC" w:rsidRDefault="00497B76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Vaginal delivery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3A11717A" w14:textId="27124FF8" w:rsidR="00497B76" w:rsidRPr="00D10478" w:rsidRDefault="00497B76" w:rsidP="00AC5D9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81.9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[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NaWNoaWthd2E8L0F1dGhvcj48WWVhcj4yMDE1PC9ZZWFy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==
</w:fldData>
              </w:fldChar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NaWNoaWthd2E8L0F1dGhvcj48WWVhcj4yMDE1PC9ZZWFy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==
</w:fldData>
              </w:fldChar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separate"/>
            </w:r>
            <w:r w:rsidRPr="00D10478">
              <w:rPr>
                <w:rFonts w:ascii="Times New Roman" w:eastAsia="ＭＳ Ｐゴシック" w:hAnsi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1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8]</w:t>
            </w:r>
          </w:p>
        </w:tc>
        <w:tc>
          <w:tcPr>
            <w:tcW w:w="2381" w:type="dxa"/>
            <w:shd w:val="clear" w:color="auto" w:fill="auto"/>
            <w:vAlign w:val="center"/>
          </w:tcPr>
          <w:p w14:paraId="0AC0878E" w14:textId="285460E2" w:rsidR="00497B76" w:rsidRPr="002A72FC" w:rsidRDefault="00497B76" w:rsidP="002A72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9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.1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[8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.7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9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5.9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1020" w:type="dxa"/>
            <w:shd w:val="clear" w:color="auto" w:fill="auto"/>
          </w:tcPr>
          <w:p w14:paraId="3C517869" w14:textId="71447289" w:rsidR="00497B76" w:rsidRPr="00A32412" w:rsidRDefault="00497B76" w:rsidP="00AC5D9E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A32412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.088</w:t>
            </w:r>
          </w:p>
        </w:tc>
      </w:tr>
      <w:tr w:rsidR="00497B76" w:rsidRPr="00F87896" w14:paraId="117EB2C9" w14:textId="77777777" w:rsidTr="002A72FC">
        <w:trPr>
          <w:trHeight w:val="3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shd w:val="clear" w:color="auto" w:fill="auto"/>
            <w:vAlign w:val="center"/>
          </w:tcPr>
          <w:p w14:paraId="7A786EEC" w14:textId="1D0451D1" w:rsidR="00497B76" w:rsidRPr="002A72FC" w:rsidRDefault="00497B76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C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esarean section (C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S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)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5D19B7B8" w14:textId="2F067DBC" w:rsidR="00497B76" w:rsidRPr="00D10478" w:rsidRDefault="00497B76" w:rsidP="00AC5D9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8.1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NaWNoaWthd2E8L0F1dGhvcj48WWVhcj4yMDE1PC9ZZWFy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==
</w:fldData>
              </w:fldChar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NaWNoaWthd2E8L0F1dGhvcj48WWVhcj4yMDE1PC9ZZWFy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==
</w:fldData>
              </w:fldChar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separate"/>
            </w:r>
            <w:r w:rsidRPr="00D10478">
              <w:rPr>
                <w:rFonts w:ascii="Times New Roman" w:eastAsia="ＭＳ Ｐゴシック" w:hAnsi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[18]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</w:p>
        </w:tc>
        <w:tc>
          <w:tcPr>
            <w:tcW w:w="2381" w:type="dxa"/>
            <w:shd w:val="clear" w:color="auto" w:fill="auto"/>
            <w:vAlign w:val="center"/>
          </w:tcPr>
          <w:p w14:paraId="79445788" w14:textId="49C37F37" w:rsidR="00497B76" w:rsidRPr="002A72FC" w:rsidRDefault="00497B76" w:rsidP="002A72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8.5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[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3.2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17.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5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1020" w:type="dxa"/>
            <w:shd w:val="clear" w:color="auto" w:fill="auto"/>
          </w:tcPr>
          <w:p w14:paraId="3BEE91F8" w14:textId="33E70765" w:rsidR="00497B76" w:rsidRPr="00A32412" w:rsidRDefault="00497B76" w:rsidP="00AC5D9E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A32412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.016*</w:t>
            </w:r>
          </w:p>
        </w:tc>
      </w:tr>
      <w:tr w:rsidR="00E300A4" w:rsidRPr="00F87896" w14:paraId="2EC012B4" w14:textId="77777777" w:rsidTr="002A72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A2E49D4" w14:textId="7EB8E6FF" w:rsidR="00E300A4" w:rsidRPr="00D10478" w:rsidRDefault="00E300A4" w:rsidP="00AD6F6D">
            <w:pPr>
              <w:widowControl/>
              <w:ind w:firstLineChars="88" w:firstLine="177"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Emergency CS</w:t>
            </w:r>
          </w:p>
        </w:tc>
        <w:tc>
          <w:tcPr>
            <w:tcW w:w="198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1194315" w14:textId="405F9C93" w:rsidR="00E300A4" w:rsidRPr="00D10478" w:rsidRDefault="00E300A4" w:rsidP="00280D83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pP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3.7</w:t>
            </w:r>
            <w:commentRangeStart w:id="2"/>
            <w:commentRangeEnd w:id="2"/>
            <w:r w:rsidRPr="002A72FC">
              <w:rPr>
                <w:rStyle w:val="ac"/>
                <w:rFonts w:ascii="Times New Roman" w:hAnsi="Times New Roman"/>
                <w:sz w:val="20"/>
                <w:szCs w:val="20"/>
              </w:rPr>
              <w:commentReference w:id="2"/>
            </w:r>
            <w:r w:rsidR="00280D83" w:rsidRPr="00280D83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1)</w:t>
            </w:r>
          </w:p>
        </w:tc>
        <w:tc>
          <w:tcPr>
            <w:tcW w:w="238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8337B56" w14:textId="48BB4C6B" w:rsidR="00E300A4" w:rsidRPr="00D10478" w:rsidRDefault="00E300A4" w:rsidP="00AD6F6D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2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.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8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[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.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3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9.8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1020" w:type="dxa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1A0F7ED1" w14:textId="6A84C972" w:rsidR="00E300A4" w:rsidRPr="00A32412" w:rsidRDefault="00E300A4" w:rsidP="00280D83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  <w:sz w:val="20"/>
                <w:szCs w:val="20"/>
              </w:rPr>
              <w:t>0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.004</w:t>
            </w:r>
            <w:r w:rsidR="00354FAD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*</w:t>
            </w:r>
          </w:p>
        </w:tc>
      </w:tr>
      <w:tr w:rsidR="00E300A4" w:rsidRPr="00F87896" w14:paraId="7D1F2F4F" w14:textId="77777777" w:rsidTr="002A72FC">
        <w:trPr>
          <w:trHeight w:val="3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vMerge/>
            <w:shd w:val="clear" w:color="auto" w:fill="auto"/>
            <w:vAlign w:val="center"/>
          </w:tcPr>
          <w:p w14:paraId="73719C2C" w14:textId="18F8BD37" w:rsidR="00E300A4" w:rsidRPr="00F87896" w:rsidRDefault="00E300A4" w:rsidP="00AD6F6D">
            <w:pPr>
              <w:widowControl/>
              <w:ind w:firstLineChars="88" w:firstLine="176"/>
              <w:jc w:val="left"/>
              <w:rPr>
                <w:rFonts w:ascii="Times New Roman" w:eastAsia="ＭＳ Ｐゴシック" w:hAnsi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984" w:type="dxa"/>
            <w:vMerge/>
            <w:shd w:val="clear" w:color="auto" w:fill="auto"/>
            <w:vAlign w:val="center"/>
          </w:tcPr>
          <w:p w14:paraId="4BC27E4F" w14:textId="7667493D" w:rsidR="00E300A4" w:rsidRPr="00F87896" w:rsidRDefault="00E300A4" w:rsidP="00AD6F6D">
            <w:pPr>
              <w:widowControl/>
              <w:ind w:firstLineChars="88" w:firstLine="176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3401" w:type="dxa"/>
            <w:gridSpan w:val="2"/>
            <w:tcBorders>
              <w:top w:val="nil"/>
            </w:tcBorders>
            <w:shd w:val="clear" w:color="auto" w:fill="auto"/>
            <w:vAlign w:val="center"/>
          </w:tcPr>
          <w:p w14:paraId="2A797A03" w14:textId="1D1B0ECD" w:rsidR="00E300A4" w:rsidRPr="00D10478" w:rsidRDefault="00E300A4" w:rsidP="00AD6F6D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highlight w:val="green"/>
              </w:rPr>
            </w:pP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(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fetal distress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, prolonged labor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)</w:t>
            </w:r>
          </w:p>
        </w:tc>
      </w:tr>
      <w:tr w:rsidR="00497B76" w:rsidRPr="00F87896" w14:paraId="3D9F776C" w14:textId="77777777" w:rsidTr="002A72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shd w:val="clear" w:color="auto" w:fill="auto"/>
            <w:vAlign w:val="center"/>
          </w:tcPr>
          <w:p w14:paraId="23114038" w14:textId="77777777" w:rsidR="00497B76" w:rsidRPr="002A72FC" w:rsidRDefault="00497B76" w:rsidP="002A72FC">
            <w:pPr>
              <w:widowControl/>
              <w:ind w:firstLineChars="88" w:firstLine="177"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Previous CS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0AC6CB0E" w14:textId="4F7E6E70" w:rsidR="00497B76" w:rsidRPr="00D10478" w:rsidRDefault="00497B76" w:rsidP="00AD6F6D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8.</w:t>
            </w:r>
            <w:r w:rsidR="00E300A4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[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UYWthbWk8L0F1dGhvcj48WWVhcj4yMDE4PC9ZZWFyPjxS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</w:fldData>
              </w:fldChar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UYWthbWk8L0F1dGhvcj48WWVhcj4yMDE4PC9ZZWFyPjxS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</w:fldData>
              </w:fldChar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separate"/>
            </w:r>
            <w:r w:rsidRPr="00D10478">
              <w:rPr>
                <w:rFonts w:ascii="Times New Roman" w:eastAsia="ＭＳ Ｐゴシック" w:hAnsi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18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]</w:t>
            </w:r>
          </w:p>
        </w:tc>
        <w:tc>
          <w:tcPr>
            <w:tcW w:w="2381" w:type="dxa"/>
            <w:shd w:val="clear" w:color="auto" w:fill="auto"/>
            <w:vAlign w:val="center"/>
          </w:tcPr>
          <w:p w14:paraId="67D96B4C" w14:textId="55BF4EDC" w:rsidR="00497B76" w:rsidRPr="002A72FC" w:rsidRDefault="00497B76" w:rsidP="002A72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2.8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[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.3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9.8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1020" w:type="dxa"/>
            <w:shd w:val="clear" w:color="auto" w:fill="auto"/>
          </w:tcPr>
          <w:p w14:paraId="1C1F0304" w14:textId="0C99457F" w:rsidR="00497B76" w:rsidRPr="00D10478" w:rsidRDefault="00497B76" w:rsidP="00AD6F6D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A32412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.</w:t>
            </w:r>
            <w:r w:rsidR="00E300A4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2</w:t>
            </w:r>
          </w:p>
        </w:tc>
      </w:tr>
      <w:tr w:rsidR="00497B76" w:rsidRPr="00F87896" w14:paraId="542F92EE" w14:textId="77777777" w:rsidTr="002A72FC">
        <w:trPr>
          <w:trHeight w:val="3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9B53B15" w14:textId="77777777" w:rsidR="00497B76" w:rsidRPr="002A72FC" w:rsidRDefault="00497B76" w:rsidP="002A72FC">
            <w:pPr>
              <w:widowControl/>
              <w:ind w:firstLineChars="88" w:firstLine="177"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Breech presentation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04BEA28" w14:textId="5F22DA97" w:rsidR="00497B76" w:rsidRPr="00D10478" w:rsidRDefault="00497B76" w:rsidP="00AD6F6D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2.4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[</w:t>
            </w:r>
            <w:r w:rsidR="00A32412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2</w:t>
            </w:r>
            <w:r w:rsidR="00280D83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1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]</w:t>
            </w:r>
          </w:p>
        </w:tc>
        <w:tc>
          <w:tcPr>
            <w:tcW w:w="2381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8A86E18" w14:textId="21BC122C" w:rsidR="00497B76" w:rsidRPr="002A72FC" w:rsidRDefault="00497B76" w:rsidP="002A72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4.2 [0.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9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1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.9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1020" w:type="dxa"/>
            <w:tcBorders>
              <w:bottom w:val="single" w:sz="4" w:space="0" w:color="auto"/>
            </w:tcBorders>
            <w:shd w:val="clear" w:color="auto" w:fill="auto"/>
          </w:tcPr>
          <w:p w14:paraId="2347204F" w14:textId="126A9F37" w:rsidR="00497B76" w:rsidRPr="00D10478" w:rsidRDefault="00497B76" w:rsidP="00AD6F6D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.2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5</w:t>
            </w:r>
          </w:p>
        </w:tc>
      </w:tr>
      <w:tr w:rsidR="00A03949" w:rsidRPr="00F87896" w14:paraId="55FB0B91" w14:textId="77777777" w:rsidTr="002A72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03" w:type="dxa"/>
            <w:gridSpan w:val="4"/>
            <w:shd w:val="clear" w:color="auto" w:fill="auto"/>
            <w:vAlign w:val="center"/>
          </w:tcPr>
          <w:p w14:paraId="79C1A2B3" w14:textId="6BF434F9" w:rsidR="00A03949" w:rsidRPr="00F87896" w:rsidRDefault="00A03949">
            <w:pPr>
              <w:jc w:val="center"/>
              <w:rPr>
                <w:rFonts w:ascii="Times New Roman" w:eastAsia="ＭＳ Ｐゴシック" w:hAnsi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Beginning of vaginal delivery</w:t>
            </w:r>
            <w:r w:rsidR="00280D83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2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)</w:t>
            </w:r>
          </w:p>
        </w:tc>
      </w:tr>
      <w:tr w:rsidR="00497B76" w:rsidRPr="00F87896" w14:paraId="05D3C507" w14:textId="77777777" w:rsidTr="002A72FC">
        <w:trPr>
          <w:trHeight w:val="3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shd w:val="clear" w:color="auto" w:fill="auto"/>
            <w:vAlign w:val="center"/>
          </w:tcPr>
          <w:p w14:paraId="1AF79132" w14:textId="77777777" w:rsidR="00497B76" w:rsidRPr="002A72FC" w:rsidRDefault="00497B76" w:rsidP="002A72FC">
            <w:pPr>
              <w:widowControl/>
              <w:jc w:val="left"/>
              <w:rPr>
                <w:rFonts w:ascii="Times New Roman" w:eastAsia="ＭＳ Ｐゴシック" w:hAnsi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Spontaneous labor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1B887523" w14:textId="77777777" w:rsidR="00497B76" w:rsidRPr="00D10478" w:rsidRDefault="00497B76" w:rsidP="00AD6F6D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381" w:type="dxa"/>
            <w:shd w:val="clear" w:color="auto" w:fill="auto"/>
            <w:vAlign w:val="center"/>
          </w:tcPr>
          <w:p w14:paraId="2689E4A3" w14:textId="5E4E0D3F" w:rsidR="00497B76" w:rsidRPr="002A72FC" w:rsidRDefault="00CA4486" w:rsidP="00CA4486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69</w:t>
            </w:r>
            <w:r w:rsidR="00497B76"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.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5</w:t>
            </w:r>
            <w:r w:rsidR="00497B76"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[5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6.1</w:t>
            </w:r>
            <w:r w:rsidR="00497B76"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8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.8</w:t>
            </w:r>
            <w:r w:rsidR="00497B76"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1020" w:type="dxa"/>
            <w:shd w:val="clear" w:color="auto" w:fill="auto"/>
          </w:tcPr>
          <w:p w14:paraId="0DB50685" w14:textId="77777777" w:rsidR="00497B76" w:rsidRPr="00D10478" w:rsidRDefault="00497B76" w:rsidP="00AD6F6D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497B76" w:rsidRPr="00F87896" w14:paraId="5EA5F964" w14:textId="77777777" w:rsidTr="002A72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shd w:val="clear" w:color="auto" w:fill="auto"/>
            <w:vAlign w:val="center"/>
          </w:tcPr>
          <w:p w14:paraId="283A5C1C" w14:textId="3A5DC750" w:rsidR="00497B76" w:rsidRPr="002A72FC" w:rsidRDefault="00497B76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PROM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446B550E" w14:textId="219DE0BE" w:rsidR="001D3A89" w:rsidRPr="00D10478" w:rsidRDefault="001D3A89" w:rsidP="001D3A89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0-20</w:t>
            </w:r>
            <w:r w:rsidR="00497B76"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[</w:t>
            </w:r>
            <w:r w:rsidR="00A32412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2</w:t>
            </w:r>
            <w:r w:rsidR="00280D83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2</w:t>
            </w:r>
            <w:r w:rsidR="00497B76"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]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3)</w:t>
            </w:r>
          </w:p>
        </w:tc>
        <w:tc>
          <w:tcPr>
            <w:tcW w:w="2381" w:type="dxa"/>
            <w:shd w:val="clear" w:color="auto" w:fill="auto"/>
            <w:vAlign w:val="center"/>
          </w:tcPr>
          <w:p w14:paraId="61EC6B59" w14:textId="4CCDB188" w:rsidR="00497B76" w:rsidRPr="002A72FC" w:rsidRDefault="00497B76" w:rsidP="002A72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1</w:t>
            </w:r>
            <w:r w:rsidR="00CA448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.9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[</w:t>
            </w:r>
            <w:r w:rsidR="00CA448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4.9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2</w:t>
            </w:r>
            <w:r w:rsidR="00CA448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2.9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1020" w:type="dxa"/>
            <w:shd w:val="clear" w:color="auto" w:fill="auto"/>
          </w:tcPr>
          <w:p w14:paraId="30DD2C06" w14:textId="5AB01B12" w:rsidR="00497B76" w:rsidRPr="00D10478" w:rsidRDefault="00497B76" w:rsidP="00AD6F6D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497B76" w:rsidRPr="00F87896" w14:paraId="243C5780" w14:textId="77777777" w:rsidTr="002A72FC">
        <w:trPr>
          <w:trHeight w:val="3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shd w:val="clear" w:color="auto" w:fill="auto"/>
            <w:vAlign w:val="center"/>
          </w:tcPr>
          <w:p w14:paraId="0F467C3C" w14:textId="77777777" w:rsidR="00497B76" w:rsidRPr="002A72FC" w:rsidRDefault="00497B76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Bleeding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572AF332" w14:textId="77777777" w:rsidR="00497B76" w:rsidRPr="00D10478" w:rsidRDefault="00497B76" w:rsidP="00AD6F6D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381" w:type="dxa"/>
            <w:shd w:val="clear" w:color="auto" w:fill="auto"/>
            <w:vAlign w:val="center"/>
          </w:tcPr>
          <w:p w14:paraId="1E18C0CC" w14:textId="18ACD734" w:rsidR="00497B76" w:rsidRPr="002A72FC" w:rsidRDefault="00497B76" w:rsidP="002A72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3.4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[0.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4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1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.</w:t>
            </w:r>
            <w:r w:rsidR="00410EEF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7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1020" w:type="dxa"/>
            <w:shd w:val="clear" w:color="auto" w:fill="auto"/>
          </w:tcPr>
          <w:p w14:paraId="664F3F55" w14:textId="77777777" w:rsidR="00497B76" w:rsidRPr="00D10478" w:rsidRDefault="00497B76" w:rsidP="00AD6F6D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497B76" w:rsidRPr="00F87896" w14:paraId="7BB10E04" w14:textId="77777777" w:rsidTr="002A72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shd w:val="clear" w:color="auto" w:fill="auto"/>
            <w:vAlign w:val="center"/>
          </w:tcPr>
          <w:p w14:paraId="39F58931" w14:textId="77777777" w:rsidR="00497B76" w:rsidRPr="002A72FC" w:rsidRDefault="00497B76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Induced labor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6DDC6A47" w14:textId="77777777" w:rsidR="00497B76" w:rsidRPr="00D10478" w:rsidRDefault="00497B76" w:rsidP="00AD6F6D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381" w:type="dxa"/>
            <w:shd w:val="clear" w:color="auto" w:fill="auto"/>
            <w:vAlign w:val="center"/>
          </w:tcPr>
          <w:p w14:paraId="1B9CDF6A" w14:textId="218D5C5F" w:rsidR="00497B76" w:rsidRPr="002A72FC" w:rsidRDefault="00497B76" w:rsidP="002A72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5.</w:t>
            </w:r>
            <w:r w:rsidR="00410EEF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3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[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7.</w:t>
            </w:r>
            <w:r w:rsidR="00410EEF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2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2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7.</w:t>
            </w:r>
            <w:r w:rsidR="00410EEF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1020" w:type="dxa"/>
            <w:shd w:val="clear" w:color="auto" w:fill="auto"/>
          </w:tcPr>
          <w:p w14:paraId="19DD3234" w14:textId="77777777" w:rsidR="00497B76" w:rsidRPr="00D10478" w:rsidRDefault="00497B76" w:rsidP="00AD6F6D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497B76" w:rsidRPr="00F87896" w14:paraId="2560DF8D" w14:textId="77777777" w:rsidTr="002A72FC">
        <w:trPr>
          <w:trHeight w:val="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shd w:val="clear" w:color="auto" w:fill="auto"/>
            <w:vAlign w:val="center"/>
          </w:tcPr>
          <w:p w14:paraId="5273BA12" w14:textId="77777777" w:rsidR="00497B76" w:rsidRPr="002A72FC" w:rsidRDefault="00497B76" w:rsidP="002A72FC">
            <w:pPr>
              <w:widowControl/>
              <w:ind w:firstLineChars="88" w:firstLine="177"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Fetal abnormality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045E3B37" w14:textId="77777777" w:rsidR="00497B76" w:rsidRPr="00D10478" w:rsidRDefault="00497B76" w:rsidP="00AD6F6D">
            <w:pPr>
              <w:widowControl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381" w:type="dxa"/>
            <w:shd w:val="clear" w:color="auto" w:fill="auto"/>
            <w:vAlign w:val="center"/>
          </w:tcPr>
          <w:p w14:paraId="3CB61FE1" w14:textId="5056ECDD" w:rsidR="00497B76" w:rsidRPr="002A72FC" w:rsidRDefault="00497B76" w:rsidP="002A72FC">
            <w:pPr>
              <w:widowControl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.7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[0.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4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9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.</w:t>
            </w:r>
            <w:r w:rsidR="00410EEF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1020" w:type="dxa"/>
            <w:shd w:val="clear" w:color="auto" w:fill="auto"/>
          </w:tcPr>
          <w:p w14:paraId="68BF99D5" w14:textId="77777777" w:rsidR="00497B76" w:rsidRPr="00D10478" w:rsidRDefault="00497B76" w:rsidP="00AD6F6D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497B76" w:rsidRPr="00F87896" w14:paraId="7C30AB62" w14:textId="77777777" w:rsidTr="002A72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shd w:val="clear" w:color="auto" w:fill="auto"/>
            <w:vAlign w:val="center"/>
          </w:tcPr>
          <w:p w14:paraId="106CF646" w14:textId="77777777" w:rsidR="00497B76" w:rsidRPr="002A72FC" w:rsidRDefault="00497B76" w:rsidP="002A72FC">
            <w:pPr>
              <w:widowControl/>
              <w:ind w:firstLineChars="88" w:firstLine="177"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Maternal abnormality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14474071" w14:textId="77777777" w:rsidR="00497B76" w:rsidRPr="00D10478" w:rsidRDefault="00497B76" w:rsidP="00AD6F6D">
            <w:pPr>
              <w:widowControl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381" w:type="dxa"/>
            <w:shd w:val="clear" w:color="auto" w:fill="auto"/>
            <w:vAlign w:val="center"/>
          </w:tcPr>
          <w:p w14:paraId="3F308AEF" w14:textId="2503FF49" w:rsidR="00497B76" w:rsidRPr="002A72FC" w:rsidRDefault="00497B76" w:rsidP="002A72FC">
            <w:pPr>
              <w:widowControl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3.4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[0.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4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1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.</w:t>
            </w:r>
            <w:r w:rsidR="00410EEF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7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1020" w:type="dxa"/>
            <w:shd w:val="clear" w:color="auto" w:fill="auto"/>
          </w:tcPr>
          <w:p w14:paraId="7D2837E7" w14:textId="77777777" w:rsidR="00497B76" w:rsidRPr="00D10478" w:rsidRDefault="00497B76" w:rsidP="00AD6F6D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497B76" w:rsidRPr="00F87896" w14:paraId="5473DB7E" w14:textId="77777777" w:rsidTr="002A72FC">
        <w:trPr>
          <w:trHeight w:val="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shd w:val="clear" w:color="auto" w:fill="auto"/>
            <w:vAlign w:val="center"/>
          </w:tcPr>
          <w:p w14:paraId="722BBB8B" w14:textId="77777777" w:rsidR="00497B76" w:rsidRPr="002A72FC" w:rsidRDefault="00497B76" w:rsidP="002A72FC">
            <w:pPr>
              <w:widowControl/>
              <w:ind w:firstLineChars="88" w:firstLine="177"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Overdue pregnancy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24A5DE3D" w14:textId="77777777" w:rsidR="00497B76" w:rsidRPr="00D10478" w:rsidRDefault="00497B76" w:rsidP="00AD6F6D">
            <w:pPr>
              <w:widowControl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381" w:type="dxa"/>
            <w:shd w:val="clear" w:color="auto" w:fill="auto"/>
            <w:vAlign w:val="center"/>
          </w:tcPr>
          <w:p w14:paraId="12C6C7E6" w14:textId="042DF307" w:rsidR="00497B76" w:rsidRPr="002A72FC" w:rsidRDefault="00497B76" w:rsidP="002A72FC">
            <w:pPr>
              <w:widowControl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6.</w:t>
            </w:r>
            <w:r w:rsidR="00410EEF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8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[1.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9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1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6.</w:t>
            </w:r>
            <w:r w:rsidR="00410EEF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5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1020" w:type="dxa"/>
            <w:shd w:val="clear" w:color="auto" w:fill="auto"/>
          </w:tcPr>
          <w:p w14:paraId="0B284A34" w14:textId="77777777" w:rsidR="00497B76" w:rsidRPr="00D10478" w:rsidRDefault="00497B76" w:rsidP="00AD6F6D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497B76" w:rsidRPr="00F87896" w14:paraId="3BC202B7" w14:textId="77777777" w:rsidTr="002A72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shd w:val="clear" w:color="auto" w:fill="auto"/>
            <w:vAlign w:val="center"/>
          </w:tcPr>
          <w:p w14:paraId="7BB84584" w14:textId="77777777" w:rsidR="00497B76" w:rsidRPr="002A72FC" w:rsidRDefault="00497B76" w:rsidP="002A72FC">
            <w:pPr>
              <w:widowControl/>
              <w:ind w:firstLineChars="88" w:firstLine="177"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Scheduled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0F392FB5" w14:textId="77777777" w:rsidR="00497B76" w:rsidRPr="00D10478" w:rsidRDefault="00497B76" w:rsidP="00AD6F6D">
            <w:pPr>
              <w:widowControl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381" w:type="dxa"/>
            <w:shd w:val="clear" w:color="auto" w:fill="auto"/>
            <w:vAlign w:val="center"/>
          </w:tcPr>
          <w:p w14:paraId="674FC380" w14:textId="7B2C7ACE" w:rsidR="00497B76" w:rsidRPr="002A72FC" w:rsidRDefault="00497B76" w:rsidP="002A72FC">
            <w:pPr>
              <w:widowControl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3.4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[0.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4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1.</w:t>
            </w:r>
            <w:r w:rsidR="00410EEF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7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1020" w:type="dxa"/>
            <w:shd w:val="clear" w:color="auto" w:fill="auto"/>
          </w:tcPr>
          <w:p w14:paraId="31993DF0" w14:textId="77777777" w:rsidR="00497B76" w:rsidRPr="00D10478" w:rsidRDefault="00497B76" w:rsidP="00AD6F6D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A03949" w:rsidRPr="00F87896" w14:paraId="154E5999" w14:textId="77777777" w:rsidTr="002A72FC">
        <w:trPr>
          <w:trHeight w:val="22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03" w:type="dxa"/>
            <w:gridSpan w:val="4"/>
            <w:shd w:val="clear" w:color="auto" w:fill="auto"/>
            <w:vAlign w:val="center"/>
          </w:tcPr>
          <w:p w14:paraId="53DBF5AE" w14:textId="12A1260D" w:rsidR="00A03949" w:rsidRPr="00F87896" w:rsidRDefault="00A03949">
            <w:pPr>
              <w:widowControl/>
              <w:jc w:val="center"/>
              <w:rPr>
                <w:rFonts w:ascii="Times New Roman" w:eastAsia="ＭＳ Ｐゴシック" w:hAnsi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Outcomes of vaginal delivery</w:t>
            </w:r>
            <w:r w:rsidR="001D3A89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4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)</w:t>
            </w:r>
            <w:r w:rsidR="00C131BA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5)</w:t>
            </w:r>
          </w:p>
        </w:tc>
      </w:tr>
      <w:tr w:rsidR="00497B76" w:rsidRPr="00F87896" w14:paraId="1A6A3628" w14:textId="77777777" w:rsidTr="002A72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shd w:val="clear" w:color="auto" w:fill="auto"/>
            <w:vAlign w:val="center"/>
          </w:tcPr>
          <w:p w14:paraId="79CFF6BB" w14:textId="77777777" w:rsidR="00497B76" w:rsidRPr="002A72FC" w:rsidRDefault="00497B76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No assistance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7FFFD868" w14:textId="77777777" w:rsidR="00497B76" w:rsidRPr="00D10478" w:rsidRDefault="00497B76" w:rsidP="00AD6F6D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381" w:type="dxa"/>
            <w:shd w:val="clear" w:color="auto" w:fill="auto"/>
            <w:vAlign w:val="center"/>
          </w:tcPr>
          <w:p w14:paraId="3A394DF5" w14:textId="69FA217C" w:rsidR="00497B76" w:rsidRPr="002A72FC" w:rsidRDefault="00497B76" w:rsidP="002A72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78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.1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[6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6.0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8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7.5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1020" w:type="dxa"/>
            <w:shd w:val="clear" w:color="auto" w:fill="auto"/>
          </w:tcPr>
          <w:p w14:paraId="26C68307" w14:textId="77777777" w:rsidR="00497B76" w:rsidRPr="00D10478" w:rsidRDefault="00497B76" w:rsidP="00AD6F6D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497B76" w:rsidRPr="00F87896" w14:paraId="123CB9D7" w14:textId="77777777" w:rsidTr="002A72FC">
        <w:trPr>
          <w:trHeight w:val="2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shd w:val="clear" w:color="auto" w:fill="auto"/>
            <w:vAlign w:val="center"/>
          </w:tcPr>
          <w:p w14:paraId="697C351C" w14:textId="06E8E253" w:rsidR="00497B76" w:rsidRPr="00F87896" w:rsidRDefault="00497B76" w:rsidP="00AD6F6D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Vacuum extraction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5D0E6297" w14:textId="4BB7070A" w:rsidR="00497B76" w:rsidRPr="00D10478" w:rsidRDefault="00497B76" w:rsidP="00AD6F6D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7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.</w:t>
            </w:r>
            <w:r w:rsidR="00354FAD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6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[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UYWthbWk8L0F1dGhvcj48WWVhcj4yMDE4PC9ZZWFyPjxS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</w:fldData>
              </w:fldChar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UYWthbWk8L0F1dGhvcj48WWVhcj4yMDE4PC9ZZWFyPjxS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</w:fldData>
              </w:fldChar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separate"/>
            </w:r>
            <w:r w:rsidRPr="00D10478">
              <w:rPr>
                <w:rFonts w:ascii="Times New Roman" w:eastAsia="ＭＳ Ｐゴシック" w:hAnsi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18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]</w:t>
            </w:r>
          </w:p>
        </w:tc>
        <w:tc>
          <w:tcPr>
            <w:tcW w:w="2381" w:type="dxa"/>
            <w:shd w:val="clear" w:color="auto" w:fill="auto"/>
            <w:vAlign w:val="center"/>
          </w:tcPr>
          <w:p w14:paraId="0BE91885" w14:textId="55564B1F" w:rsidR="00497B76" w:rsidRPr="00D10478" w:rsidRDefault="00497B76" w:rsidP="00AD6F6D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2.5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[5.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6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2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3.2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1020" w:type="dxa"/>
            <w:shd w:val="clear" w:color="auto" w:fill="auto"/>
          </w:tcPr>
          <w:p w14:paraId="085E5BBE" w14:textId="43818782" w:rsidR="00497B76" w:rsidRPr="00D10478" w:rsidRDefault="00497B76" w:rsidP="00AD6F6D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A32412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.</w:t>
            </w:r>
            <w:r w:rsidR="00354FAD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3</w:t>
            </w:r>
          </w:p>
        </w:tc>
      </w:tr>
      <w:tr w:rsidR="00497B76" w:rsidRPr="00F87896" w14:paraId="07DECB0C" w14:textId="77777777" w:rsidTr="002A72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shd w:val="clear" w:color="auto" w:fill="auto"/>
            <w:vAlign w:val="center"/>
          </w:tcPr>
          <w:p w14:paraId="77AC6F40" w14:textId="11BC01E4" w:rsidR="00497B76" w:rsidRPr="002A72FC" w:rsidRDefault="00497B76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M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anual fundal pressure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3EDA1966" w14:textId="3CACF88A" w:rsidR="00497B76" w:rsidRPr="002A72FC" w:rsidRDefault="00497B76" w:rsidP="00AD6F6D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pPr>
            <w:r w:rsidRPr="00A32412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1.2</w:t>
            </w:r>
            <w:r w:rsidRPr="00A32412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[</w:t>
            </w:r>
            <w:r w:rsidR="00A32412" w:rsidRPr="00A32412">
              <w:rPr>
                <w:rFonts w:ascii="Segoe UI Symbol" w:eastAsia="ＭＳ Ｐゴシック" w:hAnsi="Segoe UI Symbol" w:cs="Segoe UI Symbol" w:hint="eastAsia"/>
                <w:color w:val="000000"/>
                <w:kern w:val="0"/>
                <w:sz w:val="20"/>
                <w:szCs w:val="20"/>
                <w:vertAlign w:val="superscript"/>
              </w:rPr>
              <w:t>2</w:t>
            </w:r>
            <w:r w:rsidR="00280D83">
              <w:rPr>
                <w:rFonts w:ascii="Segoe UI Symbol" w:eastAsia="ＭＳ Ｐゴシック" w:hAnsi="Segoe UI Symbol" w:cs="Segoe UI Symbol"/>
                <w:color w:val="000000"/>
                <w:kern w:val="0"/>
                <w:sz w:val="20"/>
                <w:szCs w:val="20"/>
                <w:vertAlign w:val="superscript"/>
              </w:rPr>
              <w:t>3</w:t>
            </w:r>
            <w:r w:rsidR="00A32412" w:rsidRPr="00A32412">
              <w:rPr>
                <w:rFonts w:ascii="Segoe UI Symbol" w:eastAsia="ＭＳ Ｐゴシック" w:hAnsi="Segoe UI Symbol" w:cs="Segoe UI Symbol"/>
                <w:color w:val="000000"/>
                <w:kern w:val="0"/>
                <w:sz w:val="20"/>
                <w:szCs w:val="20"/>
                <w:vertAlign w:val="superscript"/>
              </w:rPr>
              <w:t>]</w:t>
            </w:r>
          </w:p>
        </w:tc>
        <w:tc>
          <w:tcPr>
            <w:tcW w:w="2381" w:type="dxa"/>
            <w:shd w:val="clear" w:color="auto" w:fill="auto"/>
            <w:vAlign w:val="center"/>
          </w:tcPr>
          <w:p w14:paraId="2D34D879" w14:textId="4F475272" w:rsidR="00497B76" w:rsidRPr="002A72FC" w:rsidRDefault="00497B76" w:rsidP="002A72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2.5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[5.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6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2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3.2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1020" w:type="dxa"/>
            <w:shd w:val="clear" w:color="auto" w:fill="auto"/>
            <w:vAlign w:val="center"/>
          </w:tcPr>
          <w:p w14:paraId="3BEB9544" w14:textId="712674BC" w:rsidR="00497B76" w:rsidRPr="00D10478" w:rsidRDefault="00497B76" w:rsidP="00D10478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.69</w:t>
            </w:r>
          </w:p>
        </w:tc>
      </w:tr>
      <w:tr w:rsidR="00497B76" w:rsidRPr="00F87896" w14:paraId="6472E304" w14:textId="77777777" w:rsidTr="002A72FC">
        <w:trPr>
          <w:trHeight w:val="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shd w:val="clear" w:color="auto" w:fill="auto"/>
            <w:vAlign w:val="center"/>
          </w:tcPr>
          <w:p w14:paraId="09205039" w14:textId="77777777" w:rsidR="00497B76" w:rsidRPr="002A72FC" w:rsidRDefault="00497B76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Forceps delivery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2462D22B" w14:textId="11280114" w:rsidR="00497B76" w:rsidRPr="00D10478" w:rsidRDefault="00497B76" w:rsidP="00AD6F6D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.3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[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UYWthbWk8L0F1dGhvcj48WWVhcj4yMDE4PC9ZZWFyPjxS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</w:fldData>
              </w:fldChar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UYWthbWk8L0F1dGhvcj48WWVhcj4yMDE4PC9ZZWFyPjxS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</w:fldData>
              </w:fldChar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separate"/>
            </w:r>
            <w:r w:rsidRPr="00D10478">
              <w:rPr>
                <w:rFonts w:ascii="Times New Roman" w:eastAsia="ＭＳ Ｐゴシック" w:hAnsi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18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]</w:t>
            </w:r>
          </w:p>
        </w:tc>
        <w:tc>
          <w:tcPr>
            <w:tcW w:w="2381" w:type="dxa"/>
            <w:shd w:val="clear" w:color="auto" w:fill="auto"/>
            <w:vAlign w:val="center"/>
          </w:tcPr>
          <w:p w14:paraId="37B24B69" w14:textId="2E5C0439" w:rsidR="00497B76" w:rsidRPr="002A72FC" w:rsidRDefault="00497B76" w:rsidP="002A72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.0 [0.0-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5.6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1020" w:type="dxa"/>
            <w:shd w:val="clear" w:color="auto" w:fill="auto"/>
            <w:vAlign w:val="center"/>
          </w:tcPr>
          <w:p w14:paraId="02A49D48" w14:textId="6B594E40" w:rsidR="00497B76" w:rsidRPr="00D10478" w:rsidRDefault="00497B76" w:rsidP="00D10478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kern w:val="0"/>
                <w:sz w:val="20"/>
                <w:szCs w:val="20"/>
              </w:rPr>
              <w:t>1</w:t>
            </w:r>
          </w:p>
        </w:tc>
      </w:tr>
      <w:tr w:rsidR="00A03949" w:rsidRPr="00F87896" w14:paraId="7B032EFA" w14:textId="77777777" w:rsidTr="002A72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03" w:type="dxa"/>
            <w:gridSpan w:val="4"/>
            <w:shd w:val="clear" w:color="auto" w:fill="auto"/>
            <w:vAlign w:val="center"/>
          </w:tcPr>
          <w:p w14:paraId="4D85EB05" w14:textId="041F7997" w:rsidR="00A03949" w:rsidRPr="00F87896" w:rsidRDefault="00A03949">
            <w:pPr>
              <w:widowControl/>
              <w:jc w:val="center"/>
              <w:rPr>
                <w:rFonts w:ascii="Times New Roman" w:eastAsia="ＭＳ Ｐゴシック" w:hAnsi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lastRenderedPageBreak/>
              <w:t>Management</w:t>
            </w:r>
          </w:p>
        </w:tc>
      </w:tr>
      <w:tr w:rsidR="00497B76" w:rsidRPr="00F87896" w14:paraId="4F781BE3" w14:textId="77777777" w:rsidTr="002A72FC">
        <w:trPr>
          <w:trHeight w:val="3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shd w:val="clear" w:color="auto" w:fill="auto"/>
            <w:vAlign w:val="center"/>
          </w:tcPr>
          <w:p w14:paraId="442E151F" w14:textId="74A1335C" w:rsidR="00497B76" w:rsidRPr="002A72FC" w:rsidRDefault="00497B76" w:rsidP="002A72FC">
            <w:pPr>
              <w:widowControl/>
              <w:jc w:val="left"/>
              <w:rPr>
                <w:rFonts w:ascii="Times New Roman" w:eastAsia="ＭＳ Ｐゴシック" w:hAnsi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Labor augmentation</w:t>
            </w:r>
            <w:r w:rsidR="00C131BA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6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)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6A96B791" w14:textId="77777777" w:rsidR="00497B76" w:rsidRPr="00D10478" w:rsidRDefault="00497B76" w:rsidP="00AD6F6D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381" w:type="dxa"/>
            <w:shd w:val="clear" w:color="auto" w:fill="auto"/>
            <w:vAlign w:val="center"/>
          </w:tcPr>
          <w:p w14:paraId="36ED1A1B" w14:textId="615081BC" w:rsidR="00497B76" w:rsidRPr="002A72FC" w:rsidRDefault="00497B76" w:rsidP="002A72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3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.5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[1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9.2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4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3.9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1020" w:type="dxa"/>
            <w:shd w:val="clear" w:color="auto" w:fill="auto"/>
          </w:tcPr>
          <w:p w14:paraId="42CA8BA8" w14:textId="77777777" w:rsidR="00497B76" w:rsidRPr="00D10478" w:rsidRDefault="00497B76" w:rsidP="00AD6F6D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497B76" w:rsidRPr="00F87896" w14:paraId="3E4414F3" w14:textId="77777777" w:rsidTr="002A72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shd w:val="clear" w:color="auto" w:fill="auto"/>
            <w:vAlign w:val="center"/>
          </w:tcPr>
          <w:p w14:paraId="4DD2AC67" w14:textId="77777777" w:rsidR="00497B76" w:rsidRPr="002A72FC" w:rsidRDefault="00497B76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Blood transfusion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1CE729C4" w14:textId="40918D20" w:rsidR="00497B76" w:rsidRPr="00D10478" w:rsidRDefault="00497B76" w:rsidP="00AD6F6D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.5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[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OYWdhdGE8L0F1dGhvcj48WWVhcj4yMDE5PC9ZZWFyPjxS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</w:fldData>
              </w:fldChar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OYWdhdGE8L0F1dGhvcj48WWVhcj4yMDE5PC9ZZWFyPjxS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</w:fldData>
              </w:fldChar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separate"/>
            </w:r>
            <w:r w:rsidRPr="00D10478">
              <w:rPr>
                <w:rFonts w:ascii="Times New Roman" w:eastAsia="ＭＳ Ｐゴシック" w:hAnsi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17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]</w:t>
            </w:r>
          </w:p>
        </w:tc>
        <w:tc>
          <w:tcPr>
            <w:tcW w:w="2381" w:type="dxa"/>
            <w:shd w:val="clear" w:color="auto" w:fill="auto"/>
            <w:vAlign w:val="center"/>
          </w:tcPr>
          <w:p w14:paraId="262CDC90" w14:textId="0EB43724" w:rsidR="00497B76" w:rsidRPr="002A72FC" w:rsidRDefault="00497B76" w:rsidP="002A72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.4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[0.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4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7.6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1020" w:type="dxa"/>
            <w:shd w:val="clear" w:color="auto" w:fill="auto"/>
          </w:tcPr>
          <w:p w14:paraId="4A355CF2" w14:textId="403CAD52" w:rsidR="00497B76" w:rsidRPr="00D10478" w:rsidRDefault="00497B76" w:rsidP="00AD6F6D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</w:t>
            </w:r>
          </w:p>
        </w:tc>
      </w:tr>
      <w:tr w:rsidR="00A03949" w:rsidRPr="00F87896" w14:paraId="5EC25302" w14:textId="77777777" w:rsidTr="002A72FC">
        <w:trPr>
          <w:trHeight w:val="1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03" w:type="dxa"/>
            <w:gridSpan w:val="4"/>
            <w:shd w:val="clear" w:color="auto" w:fill="auto"/>
            <w:vAlign w:val="center"/>
          </w:tcPr>
          <w:p w14:paraId="47B184D1" w14:textId="50B26834" w:rsidR="00A03949" w:rsidRPr="00F87896" w:rsidRDefault="00A03949">
            <w:pPr>
              <w:widowControl/>
              <w:jc w:val="center"/>
              <w:rPr>
                <w:rFonts w:ascii="Times New Roman" w:eastAsia="ＭＳ Ｐゴシック" w:hAnsi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Number of fetuses</w:t>
            </w:r>
          </w:p>
        </w:tc>
      </w:tr>
      <w:tr w:rsidR="00497B76" w:rsidRPr="00F87896" w14:paraId="70CEF9D0" w14:textId="77777777" w:rsidTr="002A72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2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shd w:val="clear" w:color="auto" w:fill="auto"/>
            <w:vAlign w:val="center"/>
          </w:tcPr>
          <w:p w14:paraId="5FF75BBA" w14:textId="77777777" w:rsidR="00497B76" w:rsidRPr="002A72FC" w:rsidRDefault="00497B76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Singletons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7E1840B4" w14:textId="0968B4F4" w:rsidR="00497B76" w:rsidRPr="00F87896" w:rsidRDefault="00497B76" w:rsidP="00AD6F6D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98.1</w:t>
            </w:r>
            <w:r w:rsidRPr="00D10478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[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17]</w:t>
            </w:r>
          </w:p>
        </w:tc>
        <w:tc>
          <w:tcPr>
            <w:tcW w:w="2381" w:type="dxa"/>
            <w:shd w:val="clear" w:color="auto" w:fill="auto"/>
            <w:vAlign w:val="center"/>
          </w:tcPr>
          <w:p w14:paraId="2F86CCE8" w14:textId="549CD1DC" w:rsidR="00497B76" w:rsidRPr="002A72FC" w:rsidRDefault="00497B76" w:rsidP="002A72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00.0 [9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5.1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100.0]</w:t>
            </w:r>
          </w:p>
        </w:tc>
        <w:tc>
          <w:tcPr>
            <w:tcW w:w="1020" w:type="dxa"/>
            <w:shd w:val="clear" w:color="auto" w:fill="auto"/>
            <w:vAlign w:val="center"/>
          </w:tcPr>
          <w:p w14:paraId="25C8913D" w14:textId="2D6F5EB9" w:rsidR="00497B76" w:rsidRPr="00D10478" w:rsidRDefault="00497B76" w:rsidP="00D10478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.4</w:t>
            </w:r>
            <w:r w:rsidRPr="00F87896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</w:t>
            </w:r>
          </w:p>
        </w:tc>
      </w:tr>
      <w:tr w:rsidR="00A03949" w:rsidRPr="00F87896" w14:paraId="30A648AD" w14:textId="77777777" w:rsidTr="002A72FC">
        <w:trPr>
          <w:trHeight w:val="3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03" w:type="dxa"/>
            <w:gridSpan w:val="4"/>
            <w:shd w:val="clear" w:color="auto" w:fill="auto"/>
            <w:vAlign w:val="center"/>
          </w:tcPr>
          <w:p w14:paraId="1D34CAEB" w14:textId="1FDDDC68" w:rsidR="00A03949" w:rsidRPr="00F87896" w:rsidRDefault="00A03949">
            <w:pPr>
              <w:widowControl/>
              <w:jc w:val="center"/>
              <w:rPr>
                <w:rFonts w:ascii="Times New Roman" w:eastAsia="ＭＳ Ｐゴシック" w:hAnsi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Complications after delivery</w:t>
            </w:r>
          </w:p>
        </w:tc>
      </w:tr>
      <w:tr w:rsidR="00497B76" w:rsidRPr="00F87896" w14:paraId="3F34B212" w14:textId="77777777" w:rsidTr="002A72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shd w:val="clear" w:color="auto" w:fill="auto"/>
            <w:vAlign w:val="center"/>
          </w:tcPr>
          <w:p w14:paraId="763ED3A2" w14:textId="77777777" w:rsidR="00497B76" w:rsidRPr="002A72FC" w:rsidRDefault="00497B76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Maternity blues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2FF1E6B7" w14:textId="77777777" w:rsidR="00497B76" w:rsidRPr="00D10478" w:rsidRDefault="00497B76" w:rsidP="00AD6F6D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381" w:type="dxa"/>
            <w:shd w:val="clear" w:color="auto" w:fill="auto"/>
            <w:vAlign w:val="center"/>
          </w:tcPr>
          <w:p w14:paraId="6349F64B" w14:textId="5F8D80BC" w:rsidR="00497B76" w:rsidRPr="002A72FC" w:rsidRDefault="00497B76" w:rsidP="002A72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2.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7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[0.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3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9.4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1020" w:type="dxa"/>
            <w:shd w:val="clear" w:color="auto" w:fill="auto"/>
          </w:tcPr>
          <w:p w14:paraId="56196047" w14:textId="77777777" w:rsidR="00497B76" w:rsidRPr="00D10478" w:rsidRDefault="00497B76" w:rsidP="00AD6F6D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497B76" w:rsidRPr="00F87896" w14:paraId="783DB5FC" w14:textId="77777777" w:rsidTr="002A72FC">
        <w:trPr>
          <w:trHeight w:val="2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shd w:val="clear" w:color="auto" w:fill="auto"/>
            <w:vAlign w:val="center"/>
          </w:tcPr>
          <w:p w14:paraId="63A024EB" w14:textId="77777777" w:rsidR="00497B76" w:rsidRPr="002A72FC" w:rsidRDefault="00497B76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Postnatal depression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467B9AC0" w14:textId="77777777" w:rsidR="00497B76" w:rsidRPr="00D10478" w:rsidRDefault="00497B76" w:rsidP="00AD6F6D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381" w:type="dxa"/>
            <w:shd w:val="clear" w:color="auto" w:fill="auto"/>
            <w:vAlign w:val="center"/>
          </w:tcPr>
          <w:p w14:paraId="11B5370C" w14:textId="4B170D16" w:rsidR="00497B76" w:rsidRPr="002A72FC" w:rsidRDefault="00497B76" w:rsidP="002A72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.0 [0.0-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4.9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1020" w:type="dxa"/>
            <w:shd w:val="clear" w:color="auto" w:fill="auto"/>
          </w:tcPr>
          <w:p w14:paraId="647827FD" w14:textId="77777777" w:rsidR="00497B76" w:rsidRPr="00D10478" w:rsidRDefault="00497B76" w:rsidP="00AD6F6D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497B76" w:rsidRPr="00F87896" w14:paraId="45C5AC79" w14:textId="77777777" w:rsidTr="002A72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shd w:val="clear" w:color="auto" w:fill="auto"/>
            <w:vAlign w:val="center"/>
          </w:tcPr>
          <w:p w14:paraId="727B8379" w14:textId="77777777" w:rsidR="00497B76" w:rsidRPr="002A72FC" w:rsidRDefault="00497B76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Deep vein thrombosis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22A0364A" w14:textId="77777777" w:rsidR="00497B76" w:rsidRPr="00D10478" w:rsidRDefault="00497B76" w:rsidP="00AD6F6D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381" w:type="dxa"/>
            <w:shd w:val="clear" w:color="auto" w:fill="auto"/>
            <w:vAlign w:val="center"/>
          </w:tcPr>
          <w:p w14:paraId="076FADC6" w14:textId="6D71DEFA" w:rsidR="00497B76" w:rsidRPr="002A72FC" w:rsidRDefault="00497B76" w:rsidP="002A72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.0 [0.0-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4.9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1020" w:type="dxa"/>
            <w:shd w:val="clear" w:color="auto" w:fill="auto"/>
          </w:tcPr>
          <w:p w14:paraId="37BEF5A0" w14:textId="77777777" w:rsidR="00497B76" w:rsidRPr="00D10478" w:rsidRDefault="00497B76" w:rsidP="00AD6F6D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497B76" w:rsidRPr="00F87896" w14:paraId="09B10ADE" w14:textId="77777777" w:rsidTr="002A72FC">
        <w:trPr>
          <w:trHeight w:val="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shd w:val="clear" w:color="auto" w:fill="auto"/>
            <w:vAlign w:val="center"/>
          </w:tcPr>
          <w:p w14:paraId="4B766849" w14:textId="77777777" w:rsidR="00497B76" w:rsidRPr="002A72FC" w:rsidRDefault="00497B76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Intrauterine infection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4187E7DD" w14:textId="77777777" w:rsidR="00497B76" w:rsidRPr="00D10478" w:rsidRDefault="00497B76" w:rsidP="00AD6F6D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381" w:type="dxa"/>
            <w:shd w:val="clear" w:color="auto" w:fill="auto"/>
            <w:vAlign w:val="center"/>
          </w:tcPr>
          <w:p w14:paraId="188B998E" w14:textId="1EFAA4BB" w:rsidR="00497B76" w:rsidRPr="002A72FC" w:rsidRDefault="00497B76" w:rsidP="002A72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.4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[0.0-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7.3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1020" w:type="dxa"/>
            <w:shd w:val="clear" w:color="auto" w:fill="auto"/>
          </w:tcPr>
          <w:p w14:paraId="7B014A66" w14:textId="77777777" w:rsidR="00497B76" w:rsidRPr="00D10478" w:rsidRDefault="00497B76" w:rsidP="00AD6F6D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497B76" w:rsidRPr="00F87896" w14:paraId="4A219CE0" w14:textId="77777777" w:rsidTr="002A72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7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shd w:val="clear" w:color="auto" w:fill="auto"/>
            <w:vAlign w:val="center"/>
          </w:tcPr>
          <w:p w14:paraId="67FA933B" w14:textId="77777777" w:rsidR="00497B76" w:rsidRPr="002A72FC" w:rsidRDefault="00497B76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Mastitis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6E9DA243" w14:textId="77777777" w:rsidR="00497B76" w:rsidRPr="00D10478" w:rsidRDefault="00497B76" w:rsidP="00AD6F6D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381" w:type="dxa"/>
            <w:shd w:val="clear" w:color="auto" w:fill="auto"/>
            <w:vAlign w:val="center"/>
          </w:tcPr>
          <w:p w14:paraId="12EF1B33" w14:textId="2659BEA7" w:rsidR="00497B76" w:rsidRPr="002A72FC" w:rsidRDefault="00497B76" w:rsidP="002A72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8.1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[3.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-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6.8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1020" w:type="dxa"/>
            <w:shd w:val="clear" w:color="auto" w:fill="auto"/>
          </w:tcPr>
          <w:p w14:paraId="6220B405" w14:textId="77777777" w:rsidR="00497B76" w:rsidRPr="00D10478" w:rsidRDefault="00497B76" w:rsidP="00AD6F6D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</w:tr>
      <w:tr w:rsidR="00497B76" w:rsidRPr="00F87896" w14:paraId="3A01F1EF" w14:textId="77777777" w:rsidTr="002A72FC">
        <w:trPr>
          <w:trHeight w:val="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8" w:type="dxa"/>
            <w:shd w:val="clear" w:color="auto" w:fill="auto"/>
            <w:vAlign w:val="center"/>
          </w:tcPr>
          <w:p w14:paraId="068C1951" w14:textId="77777777" w:rsidR="00497B76" w:rsidRPr="002A72FC" w:rsidRDefault="00497B76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Prolapsed uterus</w:t>
            </w:r>
          </w:p>
        </w:tc>
        <w:tc>
          <w:tcPr>
            <w:tcW w:w="1984" w:type="dxa"/>
            <w:shd w:val="clear" w:color="auto" w:fill="auto"/>
            <w:vAlign w:val="center"/>
          </w:tcPr>
          <w:p w14:paraId="73FED566" w14:textId="77777777" w:rsidR="00497B76" w:rsidRPr="00D10478" w:rsidRDefault="00497B76" w:rsidP="00AD6F6D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2381" w:type="dxa"/>
            <w:shd w:val="clear" w:color="auto" w:fill="auto"/>
            <w:vAlign w:val="center"/>
          </w:tcPr>
          <w:p w14:paraId="47B3E708" w14:textId="6B94B47E" w:rsidR="00497B76" w:rsidRPr="002A72FC" w:rsidRDefault="00497B76" w:rsidP="002A72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.0 [0.0-4</w:t>
            </w:r>
            <w:r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.9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1020" w:type="dxa"/>
            <w:shd w:val="clear" w:color="auto" w:fill="auto"/>
          </w:tcPr>
          <w:p w14:paraId="71551C94" w14:textId="77777777" w:rsidR="00497B76" w:rsidRPr="00D10478" w:rsidRDefault="00497B76" w:rsidP="00AD6F6D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</w:tr>
    </w:tbl>
    <w:p w14:paraId="4D581105" w14:textId="60D97022" w:rsidR="00316E35" w:rsidRDefault="00CE194E" w:rsidP="00020498">
      <w:pPr>
        <w:spacing w:line="480" w:lineRule="auto"/>
        <w:jc w:val="left"/>
        <w:rPr>
          <w:rFonts w:ascii="Times New Roman" w:eastAsia="ＭＳ Ｐゴシック" w:hAnsi="Times New Roman"/>
          <w:kern w:val="0"/>
          <w:sz w:val="20"/>
          <w:szCs w:val="20"/>
        </w:rPr>
      </w:pPr>
      <w:r w:rsidRPr="002A72FC">
        <w:rPr>
          <w:rFonts w:ascii="Times New Roman" w:eastAsia="ＭＳ Ｐゴシック" w:hAnsi="Times New Roman"/>
          <w:kern w:val="0"/>
          <w:sz w:val="20"/>
          <w:szCs w:val="20"/>
        </w:rPr>
        <w:t xml:space="preserve">PROM: </w:t>
      </w:r>
      <w:r w:rsidR="003207EE" w:rsidRPr="002A72FC">
        <w:rPr>
          <w:rFonts w:ascii="Times New Roman" w:eastAsia="ＭＳ Ｐゴシック" w:hAnsi="Times New Roman"/>
          <w:kern w:val="0"/>
          <w:sz w:val="20"/>
          <w:szCs w:val="20"/>
        </w:rPr>
        <w:t>P</w:t>
      </w:r>
      <w:r w:rsidRPr="002A72FC">
        <w:rPr>
          <w:rFonts w:ascii="Times New Roman" w:eastAsia="ＭＳ Ｐゴシック" w:hAnsi="Times New Roman"/>
          <w:kern w:val="0"/>
          <w:sz w:val="20"/>
          <w:szCs w:val="20"/>
        </w:rPr>
        <w:t>remature rupture of the membrane</w:t>
      </w:r>
      <w:r w:rsidR="003207EE" w:rsidRPr="002A72FC">
        <w:rPr>
          <w:rFonts w:ascii="Times New Roman" w:eastAsia="ＭＳ Ｐゴシック" w:hAnsi="Times New Roman"/>
          <w:kern w:val="0"/>
          <w:sz w:val="20"/>
          <w:szCs w:val="20"/>
        </w:rPr>
        <w:t>.</w:t>
      </w:r>
    </w:p>
    <w:p w14:paraId="0BCB76B8" w14:textId="73B0256E" w:rsidR="00280D83" w:rsidRPr="00280D83" w:rsidRDefault="00280D83" w:rsidP="00020498">
      <w:pPr>
        <w:spacing w:line="480" w:lineRule="auto"/>
        <w:jc w:val="left"/>
        <w:rPr>
          <w:rFonts w:ascii="Times New Roman" w:eastAsia="ＭＳ Ｐゴシック" w:hAnsi="Times New Roman"/>
          <w:kern w:val="0"/>
          <w:sz w:val="20"/>
          <w:szCs w:val="20"/>
        </w:rPr>
      </w:pPr>
      <w:r w:rsidRPr="00C13E55">
        <w:rPr>
          <w:rFonts w:ascii="Times New Roman" w:eastAsia="ＭＳ Ｐゴシック" w:hAnsi="Times New Roman" w:hint="eastAsia"/>
          <w:kern w:val="0"/>
          <w:sz w:val="20"/>
          <w:szCs w:val="20"/>
          <w:vertAlign w:val="superscript"/>
        </w:rPr>
        <w:t>1</w:t>
      </w:r>
      <w:r w:rsidRPr="00C13E55">
        <w:rPr>
          <w:rFonts w:ascii="Times New Roman" w:eastAsia="ＭＳ Ｐゴシック" w:hAnsi="Times New Roman"/>
          <w:kern w:val="0"/>
          <w:sz w:val="20"/>
          <w:szCs w:val="20"/>
          <w:vertAlign w:val="superscript"/>
        </w:rPr>
        <w:t>)</w:t>
      </w:r>
      <w:r>
        <w:rPr>
          <w:rFonts w:ascii="Times New Roman" w:eastAsia="ＭＳ Ｐゴシック" w:hAnsi="Times New Roman"/>
          <w:kern w:val="0"/>
          <w:sz w:val="20"/>
          <w:szCs w:val="20"/>
        </w:rPr>
        <w:t xml:space="preserve"> Analyzed 3109 deliveries of Tokyo Medical and Dental University from 2013-2019.</w:t>
      </w:r>
    </w:p>
    <w:p w14:paraId="28B1604B" w14:textId="381070E9" w:rsidR="002364DA" w:rsidRDefault="00280D83" w:rsidP="00020498">
      <w:pPr>
        <w:spacing w:line="480" w:lineRule="auto"/>
        <w:rPr>
          <w:rFonts w:ascii="Times New Roman" w:eastAsia="ＭＳ Ｐゴシック" w:hAnsi="Times New Roman"/>
          <w:color w:val="000000"/>
          <w:kern w:val="0"/>
          <w:sz w:val="20"/>
          <w:szCs w:val="20"/>
        </w:rPr>
      </w:pPr>
      <w:r>
        <w:rPr>
          <w:rFonts w:ascii="Times New Roman" w:eastAsia="ＭＳ Ｐゴシック" w:hAnsi="Times New Roman"/>
          <w:color w:val="000000"/>
          <w:kern w:val="0"/>
          <w:sz w:val="20"/>
          <w:szCs w:val="20"/>
          <w:vertAlign w:val="superscript"/>
        </w:rPr>
        <w:t>2</w:t>
      </w:r>
      <w:r w:rsidR="00B3263B"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  <w:vertAlign w:val="superscript"/>
        </w:rPr>
        <w:t xml:space="preserve">) </w:t>
      </w:r>
      <w:r w:rsidR="00B3263B"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 xml:space="preserve">Analyzed </w:t>
      </w:r>
      <w:r w:rsidR="00497B76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5</w:t>
      </w:r>
      <w:r w:rsidR="005F4B27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9</w:t>
      </w:r>
      <w:r w:rsidR="00B3263B"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/</w:t>
      </w:r>
      <w:r w:rsidR="00497B76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71</w:t>
      </w:r>
      <w:r w:rsidR="00B3263B"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 xml:space="preserve"> </w:t>
      </w:r>
      <w:r w:rsidR="00E300A4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 xml:space="preserve">vaginal </w:t>
      </w:r>
      <w:r w:rsidR="00B3263B"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deliveries due to missing data (no response)</w:t>
      </w:r>
      <w:r w:rsidR="003207EE"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.</w:t>
      </w:r>
      <w:r w:rsidR="003F43D0"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 xml:space="preserve"> </w:t>
      </w:r>
    </w:p>
    <w:p w14:paraId="5B0A7578" w14:textId="6C538624" w:rsidR="001D3A89" w:rsidRPr="00D10478" w:rsidRDefault="001D3A89" w:rsidP="00020498">
      <w:pPr>
        <w:spacing w:line="480" w:lineRule="auto"/>
        <w:rPr>
          <w:rFonts w:ascii="Times New Roman" w:eastAsia="ＭＳ Ｐゴシック" w:hAnsi="Times New Roman"/>
          <w:color w:val="000000"/>
          <w:kern w:val="0"/>
          <w:sz w:val="20"/>
          <w:szCs w:val="20"/>
        </w:rPr>
      </w:pPr>
      <w:bookmarkStart w:id="3" w:name="_Hlk39105288"/>
      <w:r w:rsidRPr="001D3A89">
        <w:rPr>
          <w:rFonts w:ascii="Times New Roman" w:eastAsia="ＭＳ Ｐゴシック" w:hAnsi="Times New Roman"/>
          <w:color w:val="000000"/>
          <w:kern w:val="0"/>
          <w:sz w:val="20"/>
          <w:szCs w:val="20"/>
          <w:vertAlign w:val="superscript"/>
        </w:rPr>
        <w:t xml:space="preserve">3) </w:t>
      </w:r>
      <w:r>
        <w:rPr>
          <w:rFonts w:ascii="Times New Roman" w:eastAsia="ＭＳ Ｐゴシック" w:hAnsi="Times New Roman" w:hint="eastAsia"/>
          <w:color w:val="000000"/>
          <w:kern w:val="0"/>
          <w:sz w:val="20"/>
          <w:szCs w:val="20"/>
        </w:rPr>
        <w:t>F</w:t>
      </w:r>
      <w:r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 xml:space="preserve">requency among </w:t>
      </w:r>
      <w:r w:rsidR="00316C87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 xml:space="preserve">vaginal </w:t>
      </w:r>
      <w:r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deliveries</w:t>
      </w:r>
      <w:r w:rsidR="00316C87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 xml:space="preserve"> and CS</w:t>
      </w:r>
      <w:r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.</w:t>
      </w:r>
    </w:p>
    <w:bookmarkEnd w:id="3"/>
    <w:p w14:paraId="50F7FE7A" w14:textId="6FC0223B" w:rsidR="002364DA" w:rsidRDefault="001D3A89" w:rsidP="00020498">
      <w:pPr>
        <w:spacing w:line="480" w:lineRule="auto"/>
        <w:jc w:val="left"/>
        <w:rPr>
          <w:rFonts w:ascii="Times New Roman" w:eastAsia="ＭＳ Ｐゴシック" w:hAnsi="Times New Roman"/>
          <w:color w:val="000000"/>
          <w:kern w:val="0"/>
          <w:sz w:val="20"/>
          <w:szCs w:val="20"/>
        </w:rPr>
      </w:pPr>
      <w:r>
        <w:rPr>
          <w:rFonts w:ascii="Times New Roman" w:eastAsia="ＭＳ Ｐゴシック" w:hAnsi="Times New Roman"/>
          <w:color w:val="000000"/>
          <w:kern w:val="0"/>
          <w:sz w:val="20"/>
          <w:szCs w:val="20"/>
          <w:vertAlign w:val="superscript"/>
        </w:rPr>
        <w:t>4</w:t>
      </w:r>
      <w:r w:rsidR="00B3263B"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  <w:vertAlign w:val="superscript"/>
        </w:rPr>
        <w:t xml:space="preserve">) </w:t>
      </w:r>
      <w:r w:rsidR="00B3263B"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 xml:space="preserve">Analyzed </w:t>
      </w:r>
      <w:r w:rsidR="00497B76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64</w:t>
      </w:r>
      <w:r w:rsidR="00B3263B"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/</w:t>
      </w:r>
      <w:r w:rsidR="00497B76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71</w:t>
      </w:r>
      <w:r w:rsidR="00B3263B"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 xml:space="preserve"> </w:t>
      </w:r>
      <w:r w:rsidR="00E300A4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 xml:space="preserve">vaginal </w:t>
      </w:r>
      <w:r w:rsidR="00B3263B"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deliveries due to missing data (no response)</w:t>
      </w:r>
      <w:r w:rsidR="003207EE"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.</w:t>
      </w:r>
      <w:r w:rsidR="003F43D0"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 xml:space="preserve"> </w:t>
      </w:r>
    </w:p>
    <w:p w14:paraId="38EE32D6" w14:textId="20CFB25F" w:rsidR="00C131BA" w:rsidRPr="00D10478" w:rsidRDefault="00C131BA" w:rsidP="00020498">
      <w:pPr>
        <w:spacing w:line="480" w:lineRule="auto"/>
        <w:jc w:val="left"/>
        <w:rPr>
          <w:rFonts w:ascii="Times New Roman" w:eastAsia="ＭＳ Ｐゴシック" w:hAnsi="Times New Roman"/>
          <w:color w:val="000000"/>
          <w:kern w:val="0"/>
          <w:sz w:val="20"/>
          <w:szCs w:val="20"/>
        </w:rPr>
      </w:pPr>
      <w:bookmarkStart w:id="4" w:name="_Hlk39625455"/>
      <w:r w:rsidRPr="00C131BA">
        <w:rPr>
          <w:rFonts w:ascii="Times New Roman" w:eastAsia="ＭＳ Ｐゴシック" w:hAnsi="Times New Roman" w:hint="eastAsia"/>
          <w:color w:val="000000"/>
          <w:kern w:val="0"/>
          <w:sz w:val="20"/>
          <w:szCs w:val="20"/>
          <w:vertAlign w:val="superscript"/>
        </w:rPr>
        <w:t>5</w:t>
      </w:r>
      <w:r w:rsidRPr="00C131BA">
        <w:rPr>
          <w:rFonts w:ascii="Times New Roman" w:eastAsia="ＭＳ Ｐゴシック" w:hAnsi="Times New Roman"/>
          <w:color w:val="000000"/>
          <w:kern w:val="0"/>
          <w:sz w:val="20"/>
          <w:szCs w:val="20"/>
          <w:vertAlign w:val="superscript"/>
        </w:rPr>
        <w:t>)</w:t>
      </w:r>
      <w:r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 xml:space="preserve"> Multiple choices allowed.</w:t>
      </w:r>
    </w:p>
    <w:bookmarkEnd w:id="4"/>
    <w:p w14:paraId="41A09BB3" w14:textId="69C866B2" w:rsidR="00A67C60" w:rsidRDefault="00C131BA" w:rsidP="00020498">
      <w:pPr>
        <w:spacing w:line="480" w:lineRule="auto"/>
        <w:jc w:val="left"/>
        <w:rPr>
          <w:rFonts w:ascii="Times New Roman" w:eastAsia="ＭＳ Ｐゴシック" w:hAnsi="Times New Roman"/>
          <w:color w:val="000000"/>
          <w:kern w:val="0"/>
          <w:sz w:val="20"/>
          <w:szCs w:val="20"/>
        </w:rPr>
      </w:pPr>
      <w:r>
        <w:rPr>
          <w:rFonts w:ascii="Times New Roman" w:eastAsia="ＭＳ Ｐゴシック" w:hAnsi="Times New Roman"/>
          <w:color w:val="000000"/>
          <w:kern w:val="0"/>
          <w:sz w:val="20"/>
          <w:szCs w:val="20"/>
          <w:vertAlign w:val="superscript"/>
        </w:rPr>
        <w:t>6</w:t>
      </w:r>
      <w:r w:rsidR="00B3263B"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  <w:vertAlign w:val="superscript"/>
        </w:rPr>
        <w:t xml:space="preserve">) </w:t>
      </w:r>
      <w:r w:rsidR="00B3263B"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 xml:space="preserve">Analyzed </w:t>
      </w:r>
      <w:r w:rsidR="00497B76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59</w:t>
      </w:r>
      <w:r w:rsidR="00B3263B"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/</w:t>
      </w:r>
      <w:r w:rsidR="00497B76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71</w:t>
      </w:r>
      <w:r w:rsidR="00B3263B"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 xml:space="preserve"> deliveries due to missing data (no response).</w:t>
      </w:r>
    </w:p>
    <w:p w14:paraId="0F7D532B" w14:textId="17EBF96C" w:rsidR="00316E35" w:rsidRPr="002A72FC" w:rsidRDefault="00B02A6C" w:rsidP="00020498">
      <w:pPr>
        <w:spacing w:line="480" w:lineRule="auto"/>
        <w:jc w:val="left"/>
        <w:rPr>
          <w:rFonts w:ascii="Times New Roman" w:eastAsia="ＭＳ Ｐゴシック" w:hAnsi="Times New Roman"/>
          <w:b/>
          <w:bCs/>
          <w:color w:val="000000"/>
          <w:kern w:val="0"/>
          <w:sz w:val="20"/>
          <w:szCs w:val="20"/>
        </w:rPr>
      </w:pPr>
      <w:r w:rsidRPr="0052763C">
        <w:rPr>
          <w:rFonts w:ascii="Times New Roman" w:eastAsia="ＭＳ Ｐゴシック" w:hAnsi="Times New Roman" w:hint="eastAsia"/>
          <w:b/>
          <w:bCs/>
          <w:color w:val="000000"/>
          <w:kern w:val="0"/>
          <w:sz w:val="20"/>
          <w:szCs w:val="20"/>
        </w:rPr>
        <w:t>*p</w:t>
      </w:r>
      <w:r w:rsidRPr="0052763C">
        <w:rPr>
          <w:rFonts w:ascii="Times New Roman" w:eastAsia="ＭＳ Ｐゴシック" w:hAnsi="Times New Roman"/>
          <w:b/>
          <w:bCs/>
          <w:color w:val="000000"/>
          <w:kern w:val="0"/>
          <w:sz w:val="20"/>
          <w:szCs w:val="20"/>
        </w:rPr>
        <w:t>&lt;0.05</w:t>
      </w:r>
    </w:p>
    <w:p w14:paraId="0FD7F886" w14:textId="77777777" w:rsidR="003E07E9" w:rsidRDefault="003E07E9" w:rsidP="00020498">
      <w:pPr>
        <w:widowControl/>
        <w:spacing w:line="480" w:lineRule="auto"/>
        <w:jc w:val="left"/>
        <w:rPr>
          <w:rFonts w:ascii="Times New Roman" w:eastAsia="ＭＳ Ｐゴシック" w:hAnsi="Times New Roman"/>
          <w:color w:val="000000"/>
          <w:kern w:val="0"/>
          <w:sz w:val="20"/>
          <w:szCs w:val="20"/>
        </w:rPr>
      </w:pPr>
      <w:r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lastRenderedPageBreak/>
        <w:br w:type="page"/>
      </w:r>
    </w:p>
    <w:p w14:paraId="2F3294DD" w14:textId="2C33CC40" w:rsidR="00B3263B" w:rsidRPr="002A72FC" w:rsidRDefault="003E07E9" w:rsidP="00020498">
      <w:pPr>
        <w:widowControl/>
        <w:spacing w:line="480" w:lineRule="auto"/>
        <w:jc w:val="left"/>
        <w:rPr>
          <w:rFonts w:ascii="Times New Roman" w:eastAsia="ＭＳ Ｐゴシック" w:hAnsi="Times New Roman"/>
          <w:kern w:val="0"/>
          <w:sz w:val="20"/>
          <w:szCs w:val="20"/>
        </w:rPr>
      </w:pPr>
      <w:r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lastRenderedPageBreak/>
        <w:t>Supplementary</w:t>
      </w:r>
      <w:r w:rsidR="00B3263B" w:rsidRPr="002A72FC"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 xml:space="preserve"> </w:t>
      </w:r>
      <w:r w:rsidR="00750898"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 xml:space="preserve">table </w:t>
      </w:r>
      <w:r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>4</w:t>
      </w:r>
      <w:r w:rsidR="00B3263B" w:rsidRPr="002A72FC"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>. Newborn outcomes in deliveries among GNE myopathy patients</w:t>
      </w:r>
      <w:r w:rsidR="000C7E04">
        <w:rPr>
          <w:rFonts w:ascii="Times New Roman" w:eastAsia="ＭＳ Ｐゴシック" w:hAnsi="Times New Roman"/>
          <w:b/>
          <w:bCs/>
          <w:kern w:val="0"/>
          <w:sz w:val="20"/>
          <w:szCs w:val="20"/>
        </w:rPr>
        <w:t xml:space="preserve"> including pre-onset deliveries</w:t>
      </w:r>
    </w:p>
    <w:tbl>
      <w:tblPr>
        <w:tblStyle w:val="21"/>
        <w:tblW w:w="8647" w:type="dxa"/>
        <w:tblLayout w:type="fixed"/>
        <w:tblLook w:val="04A0" w:firstRow="1" w:lastRow="0" w:firstColumn="1" w:lastColumn="0" w:noHBand="0" w:noVBand="1"/>
      </w:tblPr>
      <w:tblGrid>
        <w:gridCol w:w="2694"/>
        <w:gridCol w:w="1842"/>
        <w:gridCol w:w="2055"/>
        <w:gridCol w:w="2056"/>
      </w:tblGrid>
      <w:tr w:rsidR="00CC19C1" w:rsidRPr="002A72FC" w14:paraId="1892F192" w14:textId="77777777" w:rsidTr="00861B6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F2F2F2" w:themeFill="background1" w:themeFillShade="F2"/>
            <w:vAlign w:val="center"/>
          </w:tcPr>
          <w:p w14:paraId="4285B1DC" w14:textId="77777777" w:rsidR="00CC19C1" w:rsidRPr="002A72FC" w:rsidRDefault="00CC19C1" w:rsidP="002A72FC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842" w:type="dxa"/>
            <w:shd w:val="clear" w:color="auto" w:fill="F2F2F2" w:themeFill="background1" w:themeFillShade="F2"/>
            <w:vAlign w:val="center"/>
          </w:tcPr>
          <w:p w14:paraId="274E3C53" w14:textId="77777777" w:rsidR="00CC19C1" w:rsidRPr="002A72FC" w:rsidRDefault="00CC19C1" w:rsidP="00B8440D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General population</w:t>
            </w:r>
          </w:p>
          <w:p w14:paraId="03B7EE75" w14:textId="7F6D0521" w:rsidR="00CC19C1" w:rsidRPr="002A72FC" w:rsidRDefault="00CC19C1" w:rsidP="00B8440D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(Japanese)</w:t>
            </w:r>
          </w:p>
        </w:tc>
        <w:tc>
          <w:tcPr>
            <w:tcW w:w="4111" w:type="dxa"/>
            <w:gridSpan w:val="2"/>
            <w:shd w:val="clear" w:color="auto" w:fill="F2F2F2" w:themeFill="background1" w:themeFillShade="F2"/>
            <w:vAlign w:val="center"/>
          </w:tcPr>
          <w:p w14:paraId="4A750DCF" w14:textId="7B2BF7A0" w:rsidR="00CC19C1" w:rsidRPr="002A72FC" w:rsidRDefault="00C82A25" w:rsidP="00CC19C1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Pre- and post-onset deliveries</w:t>
            </w:r>
          </w:p>
          <w:p w14:paraId="46208345" w14:textId="6A469A78" w:rsidR="00CC19C1" w:rsidRPr="002A72FC" w:rsidRDefault="00CC19C1" w:rsidP="002A72FC">
            <w:pPr>
              <w:widowControl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 w:hint="eastAsia"/>
                <w:color w:val="000000"/>
                <w:kern w:val="0"/>
                <w:sz w:val="20"/>
                <w:szCs w:val="20"/>
              </w:rPr>
              <w:t>(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n=71)</w:t>
            </w:r>
          </w:p>
        </w:tc>
      </w:tr>
      <w:tr w:rsidR="00B8440D" w:rsidRPr="002A72FC" w14:paraId="2DDDC32C" w14:textId="77777777" w:rsidTr="002A72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gridSpan w:val="4"/>
            <w:shd w:val="clear" w:color="auto" w:fill="D9D9D9" w:themeFill="background1" w:themeFillShade="D9"/>
            <w:vAlign w:val="center"/>
          </w:tcPr>
          <w:p w14:paraId="073D4573" w14:textId="741F7259" w:rsidR="00B8440D" w:rsidRPr="002A72FC" w:rsidRDefault="00B8440D" w:rsidP="00B8440D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Characteristics at birth</w:t>
            </w:r>
          </w:p>
        </w:tc>
      </w:tr>
      <w:tr w:rsidR="00B8440D" w:rsidRPr="002A72FC" w14:paraId="68A22620" w14:textId="77777777" w:rsidTr="002A72FC">
        <w:trPr>
          <w:trHeight w:val="4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F2F2F2" w:themeFill="background1" w:themeFillShade="F2"/>
            <w:vAlign w:val="center"/>
          </w:tcPr>
          <w:p w14:paraId="2F95321F" w14:textId="77777777" w:rsidR="00B8440D" w:rsidRPr="002A72FC" w:rsidRDefault="00B8440D" w:rsidP="002A72FC">
            <w:pPr>
              <w:widowControl/>
              <w:jc w:val="center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842" w:type="dxa"/>
            <w:shd w:val="clear" w:color="auto" w:fill="F2F2F2" w:themeFill="background1" w:themeFillShade="F2"/>
            <w:vAlign w:val="center"/>
          </w:tcPr>
          <w:p w14:paraId="03DCBEDF" w14:textId="146ACB8C" w:rsidR="00B8440D" w:rsidRPr="002A72FC" w:rsidRDefault="00B8440D" w:rsidP="00B8440D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  <w:t>Average</w:t>
            </w:r>
          </w:p>
        </w:tc>
        <w:tc>
          <w:tcPr>
            <w:tcW w:w="2055" w:type="dxa"/>
            <w:shd w:val="clear" w:color="auto" w:fill="F2F2F2" w:themeFill="background1" w:themeFillShade="F2"/>
            <w:vAlign w:val="center"/>
          </w:tcPr>
          <w:p w14:paraId="57E42CAB" w14:textId="14B1AA62" w:rsidR="00B8440D" w:rsidRPr="002A72FC" w:rsidRDefault="00B8440D" w:rsidP="002A72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  <w:t>Average [SD]</w:t>
            </w:r>
          </w:p>
        </w:tc>
        <w:tc>
          <w:tcPr>
            <w:tcW w:w="2056" w:type="dxa"/>
            <w:shd w:val="clear" w:color="auto" w:fill="F2F2F2" w:themeFill="background1" w:themeFillShade="F2"/>
            <w:vAlign w:val="center"/>
          </w:tcPr>
          <w:p w14:paraId="7D02BF27" w14:textId="3C88DA48" w:rsidR="00B8440D" w:rsidRPr="002A72FC" w:rsidRDefault="00B8440D" w:rsidP="002A72F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  <w:t>Median [</w:t>
            </w:r>
            <w:r w:rsidR="00FF4A76" w:rsidRPr="002A72FC"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  <w:t>Min</w:t>
            </w:r>
            <w:r w:rsidRPr="002A72FC"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  <w:t>-</w:t>
            </w:r>
            <w:r w:rsidR="00FF4A76" w:rsidRPr="002A72FC"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  <w:t>Max</w:t>
            </w:r>
            <w:r w:rsidRPr="002A72FC"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  <w:t>]</w:t>
            </w:r>
          </w:p>
        </w:tc>
      </w:tr>
      <w:tr w:rsidR="00B8440D" w:rsidRPr="002A72FC" w14:paraId="3AA8E68E" w14:textId="77777777" w:rsidTr="002A72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auto"/>
            <w:vAlign w:val="center"/>
          </w:tcPr>
          <w:p w14:paraId="2F9D77F6" w14:textId="77777777" w:rsidR="00B8440D" w:rsidRPr="002A72FC" w:rsidRDefault="00B8440D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Body weight [kg]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1)</w:t>
            </w:r>
          </w:p>
        </w:tc>
        <w:tc>
          <w:tcPr>
            <w:tcW w:w="1842" w:type="dxa"/>
            <w:vAlign w:val="center"/>
          </w:tcPr>
          <w:p w14:paraId="147BB1A4" w14:textId="7E3AB874" w:rsidR="00B8440D" w:rsidRPr="002A72FC" w:rsidRDefault="00B8440D" w:rsidP="00CC19C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bCs/>
                <w:color w:val="000000"/>
                <w:kern w:val="0"/>
                <w:sz w:val="20"/>
                <w:szCs w:val="20"/>
              </w:rPr>
              <w:t>2987 [447]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[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NaWNoaWthd2E8L0F1dGhvcj48WWVhcj4yMDE1PC9ZZWFy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==
</w:fldData>
              </w:fldCha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NaWNoaWthd2E8L0F1dGhvcj48WWVhcj4yMDE1PC9ZZWFy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==
</w:fldData>
              </w:fldCha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separate"/>
            </w:r>
            <w:r w:rsidRPr="002A72FC">
              <w:rPr>
                <w:rFonts w:ascii="Times New Roman" w:eastAsia="ＭＳ Ｐゴシック" w:hAnsi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18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]</w:t>
            </w:r>
          </w:p>
        </w:tc>
        <w:tc>
          <w:tcPr>
            <w:tcW w:w="2055" w:type="dxa"/>
            <w:shd w:val="clear" w:color="auto" w:fill="auto"/>
            <w:vAlign w:val="center"/>
          </w:tcPr>
          <w:p w14:paraId="47FCE1BF" w14:textId="5F297F2D" w:rsidR="00B8440D" w:rsidRPr="002A72FC" w:rsidRDefault="00B8440D" w:rsidP="002A72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30</w:t>
            </w:r>
            <w:r w:rsidR="00CC19C1"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03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.</w:t>
            </w:r>
            <w:r w:rsidR="00CC19C1"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6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[34</w:t>
            </w:r>
            <w:r w:rsidR="00CC19C1"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4.6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]</w:t>
            </w:r>
          </w:p>
        </w:tc>
        <w:tc>
          <w:tcPr>
            <w:tcW w:w="2056" w:type="dxa"/>
            <w:shd w:val="clear" w:color="auto" w:fill="auto"/>
            <w:vAlign w:val="center"/>
          </w:tcPr>
          <w:p w14:paraId="3966EDFE" w14:textId="5C966948" w:rsidR="00B8440D" w:rsidRPr="002A72FC" w:rsidRDefault="00B8440D" w:rsidP="002A72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29</w:t>
            </w:r>
            <w:r w:rsidR="00CC19C1"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37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[2218-3800]</w:t>
            </w:r>
          </w:p>
        </w:tc>
      </w:tr>
      <w:tr w:rsidR="00B8440D" w:rsidRPr="002A72FC" w14:paraId="24FB557A" w14:textId="77777777" w:rsidTr="002A72FC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auto"/>
            <w:vAlign w:val="center"/>
          </w:tcPr>
          <w:p w14:paraId="7CA1A621" w14:textId="77777777" w:rsidR="00B8440D" w:rsidRPr="002A72FC" w:rsidRDefault="00B8440D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Height [cm]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2)</w:t>
            </w:r>
          </w:p>
        </w:tc>
        <w:tc>
          <w:tcPr>
            <w:tcW w:w="1842" w:type="dxa"/>
            <w:vAlign w:val="center"/>
          </w:tcPr>
          <w:p w14:paraId="746D8016" w14:textId="2923DEC8" w:rsidR="00B8440D" w:rsidRPr="002A72FC" w:rsidRDefault="00A32412" w:rsidP="00B8440D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B: 49.0, G: 48.5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[26]</w:t>
            </w:r>
          </w:p>
        </w:tc>
        <w:tc>
          <w:tcPr>
            <w:tcW w:w="2055" w:type="dxa"/>
            <w:shd w:val="clear" w:color="auto" w:fill="auto"/>
            <w:vAlign w:val="center"/>
          </w:tcPr>
          <w:p w14:paraId="2882782A" w14:textId="33E6524F" w:rsidR="00B8440D" w:rsidRPr="002A72FC" w:rsidRDefault="00B8440D" w:rsidP="002A72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49.</w:t>
            </w:r>
            <w:r w:rsidR="00CC19C1"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2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[1.7]</w:t>
            </w:r>
          </w:p>
        </w:tc>
        <w:tc>
          <w:tcPr>
            <w:tcW w:w="2056" w:type="dxa"/>
            <w:shd w:val="clear" w:color="auto" w:fill="auto"/>
            <w:vAlign w:val="center"/>
          </w:tcPr>
          <w:p w14:paraId="70ADE3B6" w14:textId="1ECB9025" w:rsidR="00B8440D" w:rsidRPr="002A72FC" w:rsidRDefault="00B8440D" w:rsidP="002A72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4</w:t>
            </w:r>
            <w:r w:rsidR="00CC19C1"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9.0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 xml:space="preserve"> [45.5-5</w:t>
            </w:r>
            <w:r w:rsidR="00CC19C1"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3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.0]</w:t>
            </w:r>
          </w:p>
        </w:tc>
      </w:tr>
      <w:tr w:rsidR="000648F4" w:rsidRPr="002A72FC" w14:paraId="1C16AAB7" w14:textId="77777777" w:rsidTr="00861B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F2F2F2" w:themeFill="background1" w:themeFillShade="F2"/>
            <w:vAlign w:val="center"/>
          </w:tcPr>
          <w:p w14:paraId="590AF7B2" w14:textId="77777777" w:rsidR="000648F4" w:rsidRPr="002A72FC" w:rsidRDefault="000648F4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842" w:type="dxa"/>
            <w:shd w:val="clear" w:color="auto" w:fill="F2F2F2" w:themeFill="background1" w:themeFillShade="F2"/>
            <w:vAlign w:val="center"/>
          </w:tcPr>
          <w:p w14:paraId="193514C8" w14:textId="4E0169F6" w:rsidR="000648F4" w:rsidRPr="002A72FC" w:rsidRDefault="000648F4" w:rsidP="00B8440D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  <w:t>%</w:t>
            </w:r>
          </w:p>
        </w:tc>
        <w:tc>
          <w:tcPr>
            <w:tcW w:w="2055" w:type="dxa"/>
            <w:shd w:val="clear" w:color="auto" w:fill="F2F2F2" w:themeFill="background1" w:themeFillShade="F2"/>
            <w:vAlign w:val="center"/>
          </w:tcPr>
          <w:p w14:paraId="0B0DC38D" w14:textId="77777777" w:rsidR="000648F4" w:rsidRPr="002A72FC" w:rsidRDefault="000648F4" w:rsidP="003E07E9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  <w:t>% [95% CI]</w:t>
            </w:r>
          </w:p>
        </w:tc>
        <w:tc>
          <w:tcPr>
            <w:tcW w:w="2056" w:type="dxa"/>
            <w:shd w:val="clear" w:color="auto" w:fill="F2F2F2" w:themeFill="background1" w:themeFillShade="F2"/>
            <w:vAlign w:val="center"/>
          </w:tcPr>
          <w:p w14:paraId="215103CC" w14:textId="6008FE8A" w:rsidR="000648F4" w:rsidRPr="002A72FC" w:rsidRDefault="000648F4" w:rsidP="002A72F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 w:hint="eastAsia"/>
                <w:b/>
                <w:bCs/>
                <w:color w:val="000000"/>
                <w:kern w:val="0"/>
                <w:sz w:val="20"/>
                <w:szCs w:val="20"/>
              </w:rPr>
              <w:t>p</w:t>
            </w:r>
          </w:p>
        </w:tc>
      </w:tr>
      <w:tr w:rsidR="000648F4" w:rsidRPr="002A72FC" w14:paraId="668502F5" w14:textId="77777777" w:rsidTr="000648F4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auto"/>
            <w:vAlign w:val="center"/>
          </w:tcPr>
          <w:p w14:paraId="2CA00147" w14:textId="77777777" w:rsidR="000648F4" w:rsidRPr="002A72FC" w:rsidRDefault="000648F4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Low birth weight (&lt;2500 g)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1)</w:t>
            </w:r>
          </w:p>
        </w:tc>
        <w:tc>
          <w:tcPr>
            <w:tcW w:w="1842" w:type="dxa"/>
            <w:vAlign w:val="center"/>
          </w:tcPr>
          <w:p w14:paraId="3634B265" w14:textId="274AE101" w:rsidR="000648F4" w:rsidRPr="002A72FC" w:rsidRDefault="000648F4" w:rsidP="00B8440D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9.1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[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NaWNoaWthd2E8L0F1dGhvcj48WWVhcj4yMDE1PC9ZZWFy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==
</w:fldData>
              </w:fldCha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begin">
                <w:fldData xml:space="preserve">PEVuZE5vdGU+PENpdGU+PEF1dGhvcj5NaWNoaWthd2E8L0F1dGhvcj48WWVhcj4yMDE1PC9ZZWFy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==
</w:fldData>
              </w:fldCha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instrText xml:space="preserve"> ADDIN EN.CITE.DATA </w:instrTex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separate"/>
            </w:r>
            <w:r w:rsidRPr="002A72FC">
              <w:rPr>
                <w:rFonts w:ascii="Times New Roman" w:eastAsia="ＭＳ Ｐゴシック" w:hAnsi="Times New Roman"/>
                <w:noProof/>
                <w:color w:val="000000"/>
                <w:kern w:val="0"/>
                <w:sz w:val="20"/>
                <w:szCs w:val="20"/>
                <w:vertAlign w:val="superscript"/>
              </w:rPr>
              <w:t>18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fldChar w:fldCharType="end"/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]</w:t>
            </w:r>
          </w:p>
        </w:tc>
        <w:tc>
          <w:tcPr>
            <w:tcW w:w="2055" w:type="dxa"/>
            <w:shd w:val="clear" w:color="auto" w:fill="FFFFFF" w:themeFill="background1"/>
            <w:vAlign w:val="center"/>
          </w:tcPr>
          <w:p w14:paraId="2AE847E2" w14:textId="52529F2B" w:rsidR="000648F4" w:rsidRPr="002A72FC" w:rsidRDefault="000648F4" w:rsidP="003E07E9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2.9 [0.4-10.2]</w:t>
            </w:r>
          </w:p>
        </w:tc>
        <w:tc>
          <w:tcPr>
            <w:tcW w:w="2056" w:type="dxa"/>
            <w:shd w:val="clear" w:color="auto" w:fill="FFFFFF" w:themeFill="background1"/>
            <w:vAlign w:val="center"/>
          </w:tcPr>
          <w:p w14:paraId="56F2BD89" w14:textId="24C659CC" w:rsidR="000648F4" w:rsidRPr="002A72FC" w:rsidRDefault="000648F4" w:rsidP="002A72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 w:hint="eastAsia"/>
                <w:color w:val="000000"/>
                <w:kern w:val="0"/>
                <w:sz w:val="20"/>
                <w:szCs w:val="20"/>
              </w:rPr>
              <w:t>0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.09</w:t>
            </w:r>
          </w:p>
        </w:tc>
      </w:tr>
      <w:tr w:rsidR="00B8440D" w:rsidRPr="002A72FC" w14:paraId="0731E9BD" w14:textId="77777777" w:rsidTr="002A72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gridSpan w:val="4"/>
            <w:shd w:val="clear" w:color="auto" w:fill="D9D9D9" w:themeFill="background1" w:themeFillShade="D9"/>
            <w:vAlign w:val="center"/>
          </w:tcPr>
          <w:p w14:paraId="446544B5" w14:textId="7A8CD419" w:rsidR="00B8440D" w:rsidRPr="002A72FC" w:rsidRDefault="00B8440D" w:rsidP="00B8440D">
            <w:pPr>
              <w:widowControl/>
              <w:jc w:val="center"/>
              <w:rPr>
                <w:rFonts w:ascii="Times New Roman" w:eastAsia="ＭＳ Ｐゴシック" w:hAnsi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Complications</w:t>
            </w: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3)</w:t>
            </w:r>
            <w:r w:rsidR="002649E1"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  <w:vertAlign w:val="superscript"/>
              </w:rPr>
              <w:t>4)</w:t>
            </w:r>
          </w:p>
        </w:tc>
      </w:tr>
      <w:tr w:rsidR="002649E1" w:rsidRPr="002A72FC" w14:paraId="2E5DA161" w14:textId="77777777" w:rsidTr="00861B6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F2F2F2" w:themeFill="background1" w:themeFillShade="F2"/>
            <w:vAlign w:val="center"/>
          </w:tcPr>
          <w:p w14:paraId="20E0AB5D" w14:textId="77777777" w:rsidR="002649E1" w:rsidRPr="002A72FC" w:rsidRDefault="002649E1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842" w:type="dxa"/>
            <w:shd w:val="clear" w:color="auto" w:fill="F2F2F2" w:themeFill="background1" w:themeFillShade="F2"/>
            <w:vAlign w:val="center"/>
          </w:tcPr>
          <w:p w14:paraId="2562A7F7" w14:textId="7EA6A6A5" w:rsidR="002649E1" w:rsidRPr="002A72FC" w:rsidRDefault="002649E1" w:rsidP="00B8440D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  <w:t>%</w:t>
            </w:r>
          </w:p>
        </w:tc>
        <w:tc>
          <w:tcPr>
            <w:tcW w:w="4111" w:type="dxa"/>
            <w:gridSpan w:val="2"/>
            <w:shd w:val="clear" w:color="auto" w:fill="F2F2F2" w:themeFill="background1" w:themeFillShade="F2"/>
            <w:vAlign w:val="center"/>
          </w:tcPr>
          <w:p w14:paraId="2D840007" w14:textId="45A2B6CC" w:rsidR="002649E1" w:rsidRPr="002A72FC" w:rsidDel="00CE779B" w:rsidRDefault="002649E1" w:rsidP="002A72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b/>
                <w:bCs/>
                <w:color w:val="000000"/>
                <w:kern w:val="0"/>
                <w:sz w:val="20"/>
                <w:szCs w:val="20"/>
              </w:rPr>
              <w:t>% [95% CI]</w:t>
            </w:r>
          </w:p>
        </w:tc>
      </w:tr>
      <w:tr w:rsidR="006B7894" w:rsidRPr="002A72FC" w14:paraId="0CC31258" w14:textId="77777777" w:rsidTr="00861B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auto"/>
            <w:vAlign w:val="center"/>
          </w:tcPr>
          <w:p w14:paraId="5904E120" w14:textId="77777777" w:rsidR="006B7894" w:rsidRPr="002A72FC" w:rsidRDefault="006B7894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No complications</w:t>
            </w:r>
          </w:p>
        </w:tc>
        <w:tc>
          <w:tcPr>
            <w:tcW w:w="1842" w:type="dxa"/>
            <w:vAlign w:val="center"/>
          </w:tcPr>
          <w:p w14:paraId="266D38A9" w14:textId="77777777" w:rsidR="006B7894" w:rsidRPr="002A72FC" w:rsidRDefault="006B7894" w:rsidP="00B8440D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4111" w:type="dxa"/>
            <w:gridSpan w:val="2"/>
            <w:shd w:val="clear" w:color="auto" w:fill="auto"/>
            <w:vAlign w:val="center"/>
          </w:tcPr>
          <w:p w14:paraId="6EDD0B0B" w14:textId="754FC501" w:rsidR="006B7894" w:rsidRPr="002A72FC" w:rsidRDefault="006B7894" w:rsidP="002A72FC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75.4 [63.5-84.9]</w:t>
            </w:r>
          </w:p>
        </w:tc>
      </w:tr>
      <w:tr w:rsidR="006B7894" w:rsidRPr="002A72FC" w14:paraId="353952E9" w14:textId="77777777" w:rsidTr="00861B6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auto"/>
            <w:vAlign w:val="center"/>
          </w:tcPr>
          <w:p w14:paraId="32A37FF4" w14:textId="430D9E60" w:rsidR="006B7894" w:rsidRPr="002A72FC" w:rsidRDefault="006B7894" w:rsidP="002A72FC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Prolonged jaundice</w:t>
            </w:r>
          </w:p>
        </w:tc>
        <w:tc>
          <w:tcPr>
            <w:tcW w:w="1842" w:type="dxa"/>
            <w:vAlign w:val="center"/>
          </w:tcPr>
          <w:p w14:paraId="3587E554" w14:textId="77777777" w:rsidR="006B7894" w:rsidRPr="002A72FC" w:rsidRDefault="006B7894" w:rsidP="00B8440D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4111" w:type="dxa"/>
            <w:gridSpan w:val="2"/>
            <w:shd w:val="clear" w:color="auto" w:fill="auto"/>
            <w:vAlign w:val="center"/>
          </w:tcPr>
          <w:p w14:paraId="07F0D061" w14:textId="08C61A52" w:rsidR="006B7894" w:rsidRPr="002A72FC" w:rsidRDefault="006B7894" w:rsidP="002A72FC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4.4 [0.9-12.2]</w:t>
            </w:r>
          </w:p>
        </w:tc>
      </w:tr>
      <w:tr w:rsidR="006B7894" w:rsidRPr="002A72FC" w14:paraId="355EBEC4" w14:textId="77777777" w:rsidTr="00861B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auto"/>
            <w:vAlign w:val="center"/>
          </w:tcPr>
          <w:p w14:paraId="732E8D6F" w14:textId="7C11699D" w:rsidR="006B7894" w:rsidRPr="002A72FC" w:rsidRDefault="006B7894" w:rsidP="00B8440D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Intracranial hemorrhage</w:t>
            </w:r>
          </w:p>
        </w:tc>
        <w:tc>
          <w:tcPr>
            <w:tcW w:w="1842" w:type="dxa"/>
            <w:vAlign w:val="center"/>
          </w:tcPr>
          <w:p w14:paraId="6E746BFB" w14:textId="77777777" w:rsidR="006B7894" w:rsidRPr="002A72FC" w:rsidRDefault="006B7894" w:rsidP="00B8440D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4111" w:type="dxa"/>
            <w:gridSpan w:val="2"/>
            <w:shd w:val="clear" w:color="auto" w:fill="auto"/>
            <w:vAlign w:val="center"/>
          </w:tcPr>
          <w:p w14:paraId="573E2DC3" w14:textId="22FB74E7" w:rsidR="006B7894" w:rsidRPr="002A72FC" w:rsidRDefault="006B7894" w:rsidP="006B7894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2.9 [0.4-10.1]</w:t>
            </w:r>
          </w:p>
        </w:tc>
      </w:tr>
      <w:tr w:rsidR="006B7894" w:rsidRPr="002A72FC" w14:paraId="32C25891" w14:textId="77777777" w:rsidTr="00861B67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auto"/>
            <w:vAlign w:val="center"/>
          </w:tcPr>
          <w:p w14:paraId="0EC9451D" w14:textId="77777777" w:rsidR="006B7894" w:rsidRPr="002A72FC" w:rsidRDefault="006B7894" w:rsidP="00B8440D">
            <w:pPr>
              <w:widowControl/>
              <w:jc w:val="left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Vomiting</w:t>
            </w:r>
          </w:p>
        </w:tc>
        <w:tc>
          <w:tcPr>
            <w:tcW w:w="1842" w:type="dxa"/>
            <w:vAlign w:val="center"/>
          </w:tcPr>
          <w:p w14:paraId="0005E15F" w14:textId="77777777" w:rsidR="006B7894" w:rsidRPr="002A72FC" w:rsidRDefault="006B7894" w:rsidP="00B8440D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4111" w:type="dxa"/>
            <w:gridSpan w:val="2"/>
            <w:shd w:val="clear" w:color="auto" w:fill="auto"/>
            <w:vAlign w:val="center"/>
          </w:tcPr>
          <w:p w14:paraId="29DEACA8" w14:textId="18AECA20" w:rsidR="006B7894" w:rsidRPr="002A72FC" w:rsidRDefault="006B7894" w:rsidP="006B7894">
            <w:pPr>
              <w:widowControl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.4 [0.04-7.8]</w:t>
            </w:r>
          </w:p>
        </w:tc>
      </w:tr>
      <w:tr w:rsidR="006B7894" w:rsidRPr="002A72FC" w14:paraId="2D15578E" w14:textId="77777777" w:rsidTr="00861B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  <w:shd w:val="clear" w:color="auto" w:fill="auto"/>
            <w:vAlign w:val="center"/>
          </w:tcPr>
          <w:p w14:paraId="64CC919C" w14:textId="244B135D" w:rsidR="006B7894" w:rsidRPr="002A72FC" w:rsidRDefault="002649E1" w:rsidP="002649E1">
            <w:pPr>
              <w:widowControl/>
              <w:rPr>
                <w:rFonts w:ascii="Times New Roman" w:eastAsia="ＭＳ Ｐゴシック" w:hAnsi="Times New Roman"/>
                <w:b w:val="0"/>
                <w:bCs w:val="0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Others</w:t>
            </w:r>
          </w:p>
        </w:tc>
        <w:tc>
          <w:tcPr>
            <w:tcW w:w="1842" w:type="dxa"/>
          </w:tcPr>
          <w:p w14:paraId="2C10F007" w14:textId="77777777" w:rsidR="006B7894" w:rsidRPr="002A72FC" w:rsidRDefault="006B7894" w:rsidP="00B8440D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4111" w:type="dxa"/>
            <w:gridSpan w:val="2"/>
            <w:shd w:val="clear" w:color="auto" w:fill="auto"/>
            <w:vAlign w:val="center"/>
          </w:tcPr>
          <w:p w14:paraId="77B39594" w14:textId="77777777" w:rsidR="006B7894" w:rsidRPr="002A72FC" w:rsidRDefault="006B7894" w:rsidP="006B7894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1.4 [0.04-7.8]</w:t>
            </w:r>
          </w:p>
          <w:p w14:paraId="335C7515" w14:textId="7EEEA935" w:rsidR="002649E1" w:rsidRPr="002A72FC" w:rsidRDefault="002649E1" w:rsidP="002649E1">
            <w:pPr>
              <w:widowControl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</w:pPr>
            <w:r w:rsidRPr="002A72FC">
              <w:rPr>
                <w:rFonts w:ascii="Times New Roman" w:eastAsia="ＭＳ Ｐゴシック" w:hAnsi="Times New Roman"/>
                <w:color w:val="000000"/>
                <w:kern w:val="0"/>
                <w:sz w:val="20"/>
                <w:szCs w:val="20"/>
              </w:rPr>
              <w:t>(hypospadias, ptosis)</w:t>
            </w:r>
          </w:p>
        </w:tc>
      </w:tr>
    </w:tbl>
    <w:p w14:paraId="5A54374E" w14:textId="6C132A5B" w:rsidR="00B3263B" w:rsidRPr="002A72FC" w:rsidRDefault="00B3263B" w:rsidP="00020498">
      <w:pPr>
        <w:spacing w:line="480" w:lineRule="auto"/>
        <w:rPr>
          <w:rFonts w:ascii="Times New Roman" w:eastAsia="ＭＳ Ｐゴシック" w:hAnsi="Times New Roman"/>
          <w:b/>
          <w:bCs/>
          <w:kern w:val="0"/>
          <w:sz w:val="20"/>
          <w:szCs w:val="20"/>
        </w:rPr>
      </w:pPr>
    </w:p>
    <w:p w14:paraId="364CCB7D" w14:textId="645FA96B" w:rsidR="00861B67" w:rsidRPr="002A72FC" w:rsidRDefault="00861B67" w:rsidP="00020498">
      <w:pPr>
        <w:spacing w:line="480" w:lineRule="auto"/>
        <w:jc w:val="left"/>
        <w:rPr>
          <w:rFonts w:ascii="Times New Roman" w:eastAsia="ＭＳ Ｐゴシック" w:hAnsi="Times New Roman"/>
          <w:color w:val="000000"/>
          <w:kern w:val="0"/>
          <w:sz w:val="20"/>
          <w:szCs w:val="20"/>
        </w:rPr>
      </w:pPr>
      <w:r w:rsidRPr="002A72FC">
        <w:rPr>
          <w:rFonts w:ascii="Times New Roman" w:eastAsia="ＭＳ Ｐゴシック" w:hAnsi="Times New Roman" w:hint="eastAsia"/>
          <w:kern w:val="0"/>
          <w:sz w:val="20"/>
          <w:szCs w:val="20"/>
        </w:rPr>
        <w:t>B</w:t>
      </w:r>
      <w:r w:rsidRPr="002A72FC">
        <w:rPr>
          <w:rFonts w:ascii="Times New Roman" w:eastAsia="ＭＳ Ｐゴシック" w:hAnsi="Times New Roman"/>
          <w:kern w:val="0"/>
          <w:sz w:val="20"/>
          <w:szCs w:val="20"/>
        </w:rPr>
        <w:t>: boy, G</w:t>
      </w:r>
      <w:r w:rsidRPr="002A72FC">
        <w:rPr>
          <w:rFonts w:ascii="Times New Roman" w:eastAsia="ＭＳ Ｐゴシック" w:hAnsi="Times New Roman" w:hint="eastAsia"/>
          <w:kern w:val="0"/>
          <w:sz w:val="20"/>
          <w:szCs w:val="20"/>
        </w:rPr>
        <w:t>:</w:t>
      </w:r>
      <w:r w:rsidRPr="002A72FC">
        <w:rPr>
          <w:rFonts w:ascii="Times New Roman" w:eastAsia="ＭＳ Ｐゴシック" w:hAnsi="Times New Roman"/>
          <w:kern w:val="0"/>
          <w:sz w:val="20"/>
          <w:szCs w:val="20"/>
        </w:rPr>
        <w:t xml:space="preserve"> girl</w:t>
      </w:r>
    </w:p>
    <w:p w14:paraId="44EE85D6" w14:textId="2A992DE1" w:rsidR="00782F32" w:rsidRPr="002A72FC" w:rsidRDefault="00B3263B" w:rsidP="00020498">
      <w:pPr>
        <w:spacing w:line="480" w:lineRule="auto"/>
        <w:jc w:val="left"/>
        <w:rPr>
          <w:rFonts w:ascii="Times New Roman" w:hAnsi="Times New Roman"/>
          <w:color w:val="000000"/>
          <w:sz w:val="20"/>
          <w:szCs w:val="20"/>
        </w:rPr>
      </w:pPr>
      <w:r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  <w:vertAlign w:val="superscript"/>
        </w:rPr>
        <w:t xml:space="preserve">1) </w:t>
      </w:r>
      <w:r w:rsidRPr="002A72FC">
        <w:rPr>
          <w:rFonts w:ascii="Times New Roman" w:hAnsi="Times New Roman"/>
          <w:color w:val="000000"/>
          <w:sz w:val="20"/>
          <w:szCs w:val="20"/>
        </w:rPr>
        <w:t xml:space="preserve">Analyzed </w:t>
      </w:r>
      <w:r w:rsidR="00CC19C1" w:rsidRPr="002A72FC">
        <w:rPr>
          <w:rFonts w:ascii="Times New Roman" w:hAnsi="Times New Roman"/>
          <w:color w:val="000000"/>
          <w:sz w:val="20"/>
          <w:szCs w:val="20"/>
        </w:rPr>
        <w:t>68</w:t>
      </w:r>
      <w:r w:rsidRPr="002A72FC">
        <w:rPr>
          <w:rFonts w:ascii="Times New Roman" w:hAnsi="Times New Roman"/>
          <w:color w:val="000000"/>
          <w:sz w:val="20"/>
          <w:szCs w:val="20"/>
        </w:rPr>
        <w:t>/</w:t>
      </w:r>
      <w:r w:rsidR="00CC19C1" w:rsidRPr="002A72FC">
        <w:rPr>
          <w:rFonts w:ascii="Times New Roman" w:hAnsi="Times New Roman"/>
          <w:color w:val="000000"/>
          <w:sz w:val="20"/>
          <w:szCs w:val="20"/>
        </w:rPr>
        <w:t>71</w:t>
      </w:r>
      <w:r w:rsidRPr="002A72FC">
        <w:rPr>
          <w:rFonts w:ascii="Times New Roman" w:hAnsi="Times New Roman"/>
          <w:color w:val="000000"/>
          <w:sz w:val="20"/>
          <w:szCs w:val="20"/>
        </w:rPr>
        <w:t xml:space="preserve"> </w:t>
      </w:r>
      <w:r w:rsidR="00CC19C1" w:rsidRPr="002A72FC">
        <w:rPr>
          <w:rFonts w:ascii="Times New Roman" w:hAnsi="Times New Roman"/>
          <w:color w:val="000000"/>
          <w:sz w:val="20"/>
          <w:szCs w:val="20"/>
        </w:rPr>
        <w:t>newborns</w:t>
      </w:r>
      <w:r w:rsidRPr="002A72FC">
        <w:rPr>
          <w:rFonts w:ascii="Times New Roman" w:hAnsi="Times New Roman"/>
          <w:color w:val="000000"/>
          <w:sz w:val="20"/>
          <w:szCs w:val="20"/>
        </w:rPr>
        <w:t xml:space="preserve"> </w:t>
      </w:r>
      <w:r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due to missing data (no response)</w:t>
      </w:r>
      <w:r w:rsidRPr="002A72FC">
        <w:rPr>
          <w:rFonts w:ascii="Times New Roman" w:hAnsi="Times New Roman"/>
          <w:color w:val="000000"/>
          <w:sz w:val="20"/>
          <w:szCs w:val="20"/>
        </w:rPr>
        <w:t>.</w:t>
      </w:r>
    </w:p>
    <w:p w14:paraId="33912377" w14:textId="7572BCB6" w:rsidR="00782F32" w:rsidRPr="002A72FC" w:rsidRDefault="00B3263B" w:rsidP="00020498">
      <w:pPr>
        <w:spacing w:line="480" w:lineRule="auto"/>
        <w:jc w:val="left"/>
        <w:rPr>
          <w:rFonts w:ascii="Times New Roman" w:eastAsia="ＭＳ Ｐゴシック" w:hAnsi="Times New Roman"/>
          <w:color w:val="000000"/>
          <w:kern w:val="0"/>
          <w:sz w:val="20"/>
          <w:szCs w:val="20"/>
        </w:rPr>
      </w:pPr>
      <w:r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  <w:vertAlign w:val="superscript"/>
        </w:rPr>
        <w:t xml:space="preserve">2) </w:t>
      </w:r>
      <w:r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 xml:space="preserve">Analyzed </w:t>
      </w:r>
      <w:r w:rsidR="00CC19C1"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65</w:t>
      </w:r>
      <w:r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/</w:t>
      </w:r>
      <w:r w:rsidR="00CC19C1"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71</w:t>
      </w:r>
      <w:r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 xml:space="preserve"> </w:t>
      </w:r>
      <w:r w:rsidR="00CC19C1"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newborns</w:t>
      </w:r>
      <w:r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 xml:space="preserve"> due to missing data (no response).</w:t>
      </w:r>
      <w:r w:rsidR="003207EE"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 xml:space="preserve"> </w:t>
      </w:r>
    </w:p>
    <w:p w14:paraId="7B563EC1" w14:textId="07B1AD7C" w:rsidR="002A1DE6" w:rsidRPr="002A72FC" w:rsidRDefault="00B3263B" w:rsidP="00020498">
      <w:pPr>
        <w:spacing w:line="480" w:lineRule="auto"/>
        <w:jc w:val="left"/>
        <w:rPr>
          <w:rFonts w:ascii="Times New Roman" w:eastAsia="ＭＳ Ｐゴシック" w:hAnsi="Times New Roman"/>
          <w:color w:val="000000"/>
          <w:kern w:val="0"/>
          <w:sz w:val="20"/>
          <w:szCs w:val="20"/>
        </w:rPr>
      </w:pPr>
      <w:r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  <w:vertAlign w:val="superscript"/>
        </w:rPr>
        <w:lastRenderedPageBreak/>
        <w:t xml:space="preserve">3) </w:t>
      </w:r>
      <w:r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 xml:space="preserve">Analyzed </w:t>
      </w:r>
      <w:r w:rsidR="002649E1"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69</w:t>
      </w:r>
      <w:r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/</w:t>
      </w:r>
      <w:r w:rsidR="002649E1"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71</w:t>
      </w:r>
      <w:r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 xml:space="preserve"> </w:t>
      </w:r>
      <w:r w:rsidR="002649E1"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 xml:space="preserve">newborns </w:t>
      </w:r>
      <w:r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due to missing data (no response).</w:t>
      </w:r>
      <w:r w:rsidR="003207EE"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 xml:space="preserve"> </w:t>
      </w:r>
      <w:bookmarkEnd w:id="0"/>
    </w:p>
    <w:p w14:paraId="46591ED3" w14:textId="508D4811" w:rsidR="002649E1" w:rsidRPr="002A72FC" w:rsidRDefault="002649E1" w:rsidP="00020498">
      <w:pPr>
        <w:spacing w:line="480" w:lineRule="auto"/>
        <w:jc w:val="left"/>
        <w:rPr>
          <w:rFonts w:ascii="Times New Roman" w:eastAsia="ＭＳ Ｐゴシック" w:hAnsi="Times New Roman"/>
          <w:color w:val="000000"/>
          <w:kern w:val="0"/>
          <w:sz w:val="20"/>
          <w:szCs w:val="20"/>
        </w:rPr>
      </w:pPr>
      <w:bookmarkStart w:id="5" w:name="_Hlk38586067"/>
      <w:r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  <w:vertAlign w:val="superscript"/>
        </w:rPr>
        <w:t xml:space="preserve">4) </w:t>
      </w:r>
      <w:r w:rsidRPr="002A72FC">
        <w:rPr>
          <w:rFonts w:ascii="Times New Roman" w:eastAsia="ＭＳ Ｐゴシック" w:hAnsi="Times New Roman"/>
          <w:color w:val="000000"/>
          <w:kern w:val="0"/>
          <w:sz w:val="20"/>
          <w:szCs w:val="20"/>
        </w:rPr>
        <w:t>Multiple choices allowed.</w:t>
      </w:r>
      <w:bookmarkEnd w:id="5"/>
    </w:p>
    <w:p w14:paraId="571299C7" w14:textId="0628939B" w:rsidR="00090FEC" w:rsidRPr="002A72FC" w:rsidRDefault="00090FEC" w:rsidP="00020498">
      <w:pPr>
        <w:spacing w:line="480" w:lineRule="auto"/>
        <w:jc w:val="left"/>
        <w:rPr>
          <w:rFonts w:ascii="Times New Roman" w:eastAsia="ＭＳ Ｐゴシック" w:hAnsi="Times New Roman"/>
          <w:color w:val="000000"/>
          <w:kern w:val="0"/>
          <w:sz w:val="20"/>
          <w:szCs w:val="20"/>
        </w:rPr>
      </w:pPr>
    </w:p>
    <w:sectPr w:rsidR="00090FEC" w:rsidRPr="002A72FC" w:rsidSect="002A72FC">
      <w:headerReference w:type="default" r:id="rId11"/>
      <w:footerReference w:type="default" r:id="rId12"/>
      <w:pgSz w:w="12240" w:h="15840" w:code="1"/>
      <w:pgMar w:top="720" w:right="2160" w:bottom="720" w:left="1440" w:header="720" w:footer="720" w:gutter="0"/>
      <w:lnNumType w:countBy="1"/>
      <w:cols w:space="720"/>
      <w:noEndnote/>
      <w:docGrid w:type="lines" w:linePitch="45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2" w:author="yoshioka4family@outlook.jp" w:date="2020-04-16T15:53:00Z" w:initials="y">
    <w:p w14:paraId="381F7402" w14:textId="77777777" w:rsidR="00C131BA" w:rsidRDefault="00C131BA" w:rsidP="00E300A4">
      <w:pPr>
        <w:widowControl/>
        <w:shd w:val="clear" w:color="auto" w:fill="FFFFFF"/>
        <w:spacing w:line="348" w:lineRule="atLeast"/>
        <w:jc w:val="left"/>
        <w:rPr>
          <w:rFonts w:ascii="Arial" w:hAnsi="Arial" w:cs="Arial"/>
          <w:color w:val="000000"/>
          <w:sz w:val="20"/>
          <w:szCs w:val="20"/>
        </w:rPr>
      </w:pPr>
      <w:r>
        <w:rPr>
          <w:rStyle w:val="ac"/>
        </w:rPr>
        <w:annotationRef/>
      </w:r>
      <w:hyperlink r:id="rId1" w:tooltip="Journal of Ayub Medical College, Abbottabad : JAMC." w:history="1">
        <w:r>
          <w:rPr>
            <w:rStyle w:val="a9"/>
            <w:rFonts w:ascii="Arial" w:hAnsi="Arial" w:cs="Arial"/>
            <w:color w:val="660066"/>
            <w:sz w:val="20"/>
            <w:szCs w:val="20"/>
          </w:rPr>
          <w:t>J Ayub Med Coll Abbottabad.</w:t>
        </w:r>
      </w:hyperlink>
      <w:r>
        <w:rPr>
          <w:rFonts w:ascii="Arial" w:hAnsi="Arial" w:cs="Arial"/>
          <w:color w:val="000000"/>
          <w:sz w:val="20"/>
          <w:szCs w:val="20"/>
        </w:rPr>
        <w:t> 2015 Jan-Mar;27(1):151-4.</w:t>
      </w:r>
    </w:p>
    <w:p w14:paraId="29B242A0" w14:textId="77777777" w:rsidR="00C131BA" w:rsidRDefault="00C131BA" w:rsidP="00E300A4">
      <w:pPr>
        <w:pStyle w:val="1"/>
        <w:shd w:val="clear" w:color="auto" w:fill="FFFFFF"/>
        <w:spacing w:before="120" w:beforeAutospacing="0" w:after="120" w:afterAutospacing="0" w:line="300" w:lineRule="atLeast"/>
        <w:rPr>
          <w:rFonts w:ascii="Arial" w:hAnsi="Arial" w:cs="Arial"/>
          <w:color w:val="000000"/>
          <w:sz w:val="34"/>
          <w:szCs w:val="34"/>
        </w:rPr>
      </w:pPr>
      <w:r>
        <w:rPr>
          <w:rFonts w:ascii="Arial" w:hAnsi="Arial" w:cs="Arial"/>
          <w:color w:val="000000"/>
          <w:sz w:val="34"/>
          <w:szCs w:val="34"/>
        </w:rPr>
        <w:t>RATE AND INDICATIONS OF ELECTIVE AND EMERGENCY CAESAREAN SECTION; A STUDY IN A TERTIARY CARE HOSPITAL OF PESHAWAR.</w:t>
      </w:r>
    </w:p>
    <w:p w14:paraId="36B2BC0F" w14:textId="77777777" w:rsidR="00C131BA" w:rsidRPr="00B14D74" w:rsidRDefault="00DE2EAC" w:rsidP="00E300A4">
      <w:pPr>
        <w:shd w:val="clear" w:color="auto" w:fill="FFFFFF"/>
        <w:rPr>
          <w:rFonts w:ascii="Arial" w:hAnsi="Arial" w:cs="Arial"/>
          <w:color w:val="000000"/>
          <w:sz w:val="22"/>
          <w:szCs w:val="22"/>
        </w:rPr>
      </w:pPr>
      <w:hyperlink r:id="rId2" w:history="1">
        <w:r w:rsidR="00C131BA">
          <w:rPr>
            <w:rStyle w:val="a9"/>
            <w:rFonts w:ascii="Arial" w:hAnsi="Arial" w:cs="Arial"/>
            <w:color w:val="660066"/>
            <w:sz w:val="22"/>
            <w:szCs w:val="22"/>
          </w:rPr>
          <w:t>Naeem M</w:t>
        </w:r>
      </w:hyperlink>
      <w:r w:rsidR="00C131BA">
        <w:rPr>
          <w:rFonts w:ascii="Arial" w:hAnsi="Arial" w:cs="Arial"/>
          <w:color w:val="000000"/>
          <w:sz w:val="22"/>
          <w:szCs w:val="22"/>
        </w:rPr>
        <w:t>, </w:t>
      </w:r>
      <w:hyperlink r:id="rId3" w:history="1">
        <w:r w:rsidR="00C131BA">
          <w:rPr>
            <w:rStyle w:val="a9"/>
            <w:rFonts w:ascii="Arial" w:hAnsi="Arial" w:cs="Arial"/>
            <w:color w:val="660066"/>
            <w:sz w:val="22"/>
            <w:szCs w:val="22"/>
          </w:rPr>
          <w:t>Khan MZ</w:t>
        </w:r>
      </w:hyperlink>
      <w:r w:rsidR="00C131BA">
        <w:rPr>
          <w:rFonts w:ascii="Arial" w:hAnsi="Arial" w:cs="Arial"/>
          <w:color w:val="000000"/>
          <w:sz w:val="22"/>
          <w:szCs w:val="22"/>
        </w:rPr>
        <w:t>, </w:t>
      </w:r>
      <w:hyperlink r:id="rId4" w:history="1">
        <w:r w:rsidR="00C131BA">
          <w:rPr>
            <w:rStyle w:val="a9"/>
            <w:rFonts w:ascii="Arial" w:hAnsi="Arial" w:cs="Arial"/>
            <w:color w:val="660066"/>
            <w:sz w:val="22"/>
            <w:szCs w:val="22"/>
          </w:rPr>
          <w:t>Abbas SH</w:t>
        </w:r>
      </w:hyperlink>
      <w:r w:rsidR="00C131BA">
        <w:rPr>
          <w:rFonts w:ascii="Arial" w:hAnsi="Arial" w:cs="Arial"/>
          <w:color w:val="000000"/>
          <w:sz w:val="22"/>
          <w:szCs w:val="22"/>
        </w:rPr>
        <w:t>, </w:t>
      </w:r>
      <w:hyperlink r:id="rId5" w:history="1">
        <w:r w:rsidR="00C131BA">
          <w:rPr>
            <w:rStyle w:val="a9"/>
            <w:rFonts w:ascii="Arial" w:hAnsi="Arial" w:cs="Arial"/>
            <w:color w:val="660066"/>
            <w:sz w:val="22"/>
            <w:szCs w:val="22"/>
          </w:rPr>
          <w:t>Khan A</w:t>
        </w:r>
      </w:hyperlink>
      <w:r w:rsidR="00C131BA">
        <w:rPr>
          <w:rFonts w:ascii="Arial" w:hAnsi="Arial" w:cs="Arial"/>
          <w:color w:val="000000"/>
          <w:sz w:val="22"/>
          <w:szCs w:val="22"/>
        </w:rPr>
        <w:t>, </w:t>
      </w:r>
      <w:hyperlink r:id="rId6" w:history="1">
        <w:r w:rsidR="00C131BA">
          <w:rPr>
            <w:rStyle w:val="a9"/>
            <w:rFonts w:ascii="Arial" w:hAnsi="Arial" w:cs="Arial"/>
            <w:color w:val="660066"/>
            <w:sz w:val="22"/>
            <w:szCs w:val="22"/>
          </w:rPr>
          <w:t>Adil M</w:t>
        </w:r>
      </w:hyperlink>
      <w:r w:rsidR="00C131BA">
        <w:rPr>
          <w:rFonts w:ascii="Arial" w:hAnsi="Arial" w:cs="Arial"/>
          <w:color w:val="000000"/>
          <w:sz w:val="22"/>
          <w:szCs w:val="22"/>
        </w:rPr>
        <w:t>, </w:t>
      </w:r>
      <w:hyperlink r:id="rId7" w:history="1">
        <w:r w:rsidR="00C131BA">
          <w:rPr>
            <w:rStyle w:val="a9"/>
            <w:rFonts w:ascii="Arial" w:hAnsi="Arial" w:cs="Arial"/>
            <w:color w:val="660066"/>
            <w:sz w:val="22"/>
            <w:szCs w:val="22"/>
          </w:rPr>
          <w:t>Khan MU</w:t>
        </w:r>
      </w:hyperlink>
      <w:r w:rsidR="00C131BA">
        <w:rPr>
          <w:rFonts w:ascii="Arial" w:hAnsi="Arial" w:cs="Arial"/>
          <w:color w:val="000000"/>
          <w:sz w:val="22"/>
          <w:szCs w:val="22"/>
        </w:rPr>
        <w:t>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36B2BC0F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36B2BC0F" w16cid:durableId="2254A806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5AC8463" w14:textId="77777777" w:rsidR="00DE2EAC" w:rsidRDefault="00DE2EAC" w:rsidP="006B4C4E">
      <w:r>
        <w:separator/>
      </w:r>
    </w:p>
  </w:endnote>
  <w:endnote w:type="continuationSeparator" w:id="0">
    <w:p w14:paraId="5021504E" w14:textId="77777777" w:rsidR="00DE2EAC" w:rsidRDefault="00DE2EAC" w:rsidP="006B4C4E">
      <w:r>
        <w:continuationSeparator/>
      </w:r>
    </w:p>
  </w:endnote>
  <w:endnote w:type="continuationNotice" w:id="1">
    <w:p w14:paraId="48C00CE2" w14:textId="77777777" w:rsidR="00DE2EAC" w:rsidRDefault="00DE2EA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Ｐゴシック">
    <w:panose1 w:val="020B0600070205080204"/>
    <w:charset w:val="80"/>
    <w:family w:val="modern"/>
    <w:pitch w:val="variable"/>
    <w:sig w:usb0="E00002FF" w:usb1="6AC7FDFB" w:usb2="08000012" w:usb3="00000000" w:csb0="0002009F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35827682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A1300EF" w14:textId="77777777" w:rsidR="00C131BA" w:rsidRDefault="00C131BA">
        <w:pPr>
          <w:pStyle w:val="a7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6</w:t>
        </w:r>
        <w:r>
          <w:rPr>
            <w:noProof/>
          </w:rPr>
          <w:fldChar w:fldCharType="end"/>
        </w:r>
      </w:p>
    </w:sdtContent>
  </w:sdt>
  <w:p w14:paraId="4617C064" w14:textId="77777777" w:rsidR="00C131BA" w:rsidRDefault="00C131BA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3CC5C7A" w14:textId="77777777" w:rsidR="00DE2EAC" w:rsidRDefault="00DE2EAC" w:rsidP="006B4C4E">
      <w:r>
        <w:separator/>
      </w:r>
    </w:p>
  </w:footnote>
  <w:footnote w:type="continuationSeparator" w:id="0">
    <w:p w14:paraId="4327D411" w14:textId="77777777" w:rsidR="00DE2EAC" w:rsidRDefault="00DE2EAC" w:rsidP="006B4C4E">
      <w:r>
        <w:continuationSeparator/>
      </w:r>
    </w:p>
  </w:footnote>
  <w:footnote w:type="continuationNotice" w:id="1">
    <w:p w14:paraId="07D4DEA5" w14:textId="77777777" w:rsidR="00DE2EAC" w:rsidRDefault="00DE2EAC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358783983"/>
      <w:docPartObj>
        <w:docPartGallery w:val="Page Numbers (Top of Page)"/>
        <w:docPartUnique/>
      </w:docPartObj>
    </w:sdtPr>
    <w:sdtEndPr/>
    <w:sdtContent>
      <w:p w14:paraId="43D300B3" w14:textId="27345457" w:rsidR="00C131BA" w:rsidRDefault="00C131BA" w:rsidP="00CE194E">
        <w:pPr>
          <w:pStyle w:val="a5"/>
          <w:jc w:val="right"/>
        </w:pPr>
        <w:r>
          <w:t xml:space="preserve">Yoshioka </w:t>
        </w: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ja-JP"/>
          </w:rPr>
          <w:t>2</w:t>
        </w:r>
        <w: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474492"/>
    <w:multiLevelType w:val="hybridMultilevel"/>
    <w:tmpl w:val="F37443BA"/>
    <w:lvl w:ilvl="0" w:tplc="7618E85E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" w15:restartNumberingAfterBreak="0">
    <w:nsid w:val="061F7D67"/>
    <w:multiLevelType w:val="hybridMultilevel"/>
    <w:tmpl w:val="F2DA1E5C"/>
    <w:lvl w:ilvl="0" w:tplc="07627604">
      <w:start w:val="1"/>
      <w:numFmt w:val="decimal"/>
      <w:lvlText w:val="%1)"/>
      <w:lvlJc w:val="left"/>
      <w:pPr>
        <w:ind w:left="360" w:hanging="360"/>
      </w:pPr>
      <w:rPr>
        <w:rFonts w:asciiTheme="minorHAnsi" w:eastAsiaTheme="minorEastAsia" w:hAnsiTheme="minorHAnsi" w:cs="Times New Roman"/>
        <w:color w:val="auto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" w15:restartNumberingAfterBreak="0">
    <w:nsid w:val="07A86AB5"/>
    <w:multiLevelType w:val="hybridMultilevel"/>
    <w:tmpl w:val="EF32E59E"/>
    <w:lvl w:ilvl="0" w:tplc="80222C22">
      <w:start w:val="1"/>
      <w:numFmt w:val="decimal"/>
      <w:lvlText w:val="%1)"/>
      <w:lvlJc w:val="left"/>
      <w:pPr>
        <w:ind w:left="460" w:hanging="360"/>
      </w:pPr>
      <w:rPr>
        <w:rFonts w:hint="default"/>
        <w:b w:val="0"/>
        <w:bCs w:val="0"/>
        <w:vertAlign w:val="superscript"/>
      </w:rPr>
    </w:lvl>
    <w:lvl w:ilvl="1" w:tplc="04090017" w:tentative="1">
      <w:start w:val="1"/>
      <w:numFmt w:val="aiueoFullWidth"/>
      <w:lvlText w:val="(%2)"/>
      <w:lvlJc w:val="left"/>
      <w:pPr>
        <w:ind w:left="9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360" w:hanging="420"/>
      </w:pPr>
    </w:lvl>
    <w:lvl w:ilvl="3" w:tplc="0409000F" w:tentative="1">
      <w:start w:val="1"/>
      <w:numFmt w:val="decimal"/>
      <w:lvlText w:val="%4."/>
      <w:lvlJc w:val="left"/>
      <w:pPr>
        <w:ind w:left="1780" w:hanging="420"/>
      </w:pPr>
    </w:lvl>
    <w:lvl w:ilvl="4" w:tplc="04090017" w:tentative="1">
      <w:start w:val="1"/>
      <w:numFmt w:val="aiueoFullWidth"/>
      <w:lvlText w:val="(%5)"/>
      <w:lvlJc w:val="left"/>
      <w:pPr>
        <w:ind w:left="22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620" w:hanging="420"/>
      </w:pPr>
    </w:lvl>
    <w:lvl w:ilvl="6" w:tplc="0409000F" w:tentative="1">
      <w:start w:val="1"/>
      <w:numFmt w:val="decimal"/>
      <w:lvlText w:val="%7."/>
      <w:lvlJc w:val="left"/>
      <w:pPr>
        <w:ind w:left="3040" w:hanging="420"/>
      </w:pPr>
    </w:lvl>
    <w:lvl w:ilvl="7" w:tplc="04090017" w:tentative="1">
      <w:start w:val="1"/>
      <w:numFmt w:val="aiueoFullWidth"/>
      <w:lvlText w:val="(%8)"/>
      <w:lvlJc w:val="left"/>
      <w:pPr>
        <w:ind w:left="34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880" w:hanging="420"/>
      </w:pPr>
    </w:lvl>
  </w:abstractNum>
  <w:abstractNum w:abstractNumId="3" w15:restartNumberingAfterBreak="0">
    <w:nsid w:val="0FAD0FE3"/>
    <w:multiLevelType w:val="hybridMultilevel"/>
    <w:tmpl w:val="416C601E"/>
    <w:lvl w:ilvl="0" w:tplc="D0D284EA">
      <w:start w:val="1"/>
      <w:numFmt w:val="decimal"/>
      <w:lvlText w:val="%1)"/>
      <w:lvlJc w:val="left"/>
      <w:pPr>
        <w:ind w:left="420" w:hanging="420"/>
      </w:pPr>
      <w:rPr>
        <w:rFonts w:ascii="Times New Roman" w:eastAsiaTheme="minorEastAsia" w:hAnsi="Times New Roman" w:cs="Times New Roman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4" w15:restartNumberingAfterBreak="0">
    <w:nsid w:val="1CAE66DE"/>
    <w:multiLevelType w:val="hybridMultilevel"/>
    <w:tmpl w:val="F242934A"/>
    <w:lvl w:ilvl="0" w:tplc="731C976E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5" w15:restartNumberingAfterBreak="0">
    <w:nsid w:val="226A665B"/>
    <w:multiLevelType w:val="hybridMultilevel"/>
    <w:tmpl w:val="5636EE7A"/>
    <w:lvl w:ilvl="0" w:tplc="49A81920">
      <w:start w:val="1"/>
      <w:numFmt w:val="decimal"/>
      <w:lvlText w:val="%1)"/>
      <w:lvlJc w:val="left"/>
      <w:pPr>
        <w:ind w:left="360" w:hanging="360"/>
      </w:pPr>
      <w:rPr>
        <w:rFonts w:ascii="Times New Roman" w:eastAsia="ＭＳ Ｐゴシック" w:hAnsi="Times New Roman" w:cs="Times New Roman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6" w15:restartNumberingAfterBreak="0">
    <w:nsid w:val="31AC6275"/>
    <w:multiLevelType w:val="hybridMultilevel"/>
    <w:tmpl w:val="0D54AFF8"/>
    <w:lvl w:ilvl="0" w:tplc="E38608EE">
      <w:start w:val="1"/>
      <w:numFmt w:val="decimal"/>
      <w:lvlText w:val="%1)"/>
      <w:lvlJc w:val="left"/>
      <w:pPr>
        <w:ind w:left="4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360" w:hanging="420"/>
      </w:pPr>
    </w:lvl>
    <w:lvl w:ilvl="3" w:tplc="0409000F" w:tentative="1">
      <w:start w:val="1"/>
      <w:numFmt w:val="decimal"/>
      <w:lvlText w:val="%4."/>
      <w:lvlJc w:val="left"/>
      <w:pPr>
        <w:ind w:left="1780" w:hanging="420"/>
      </w:pPr>
    </w:lvl>
    <w:lvl w:ilvl="4" w:tplc="04090017" w:tentative="1">
      <w:start w:val="1"/>
      <w:numFmt w:val="aiueoFullWidth"/>
      <w:lvlText w:val="(%5)"/>
      <w:lvlJc w:val="left"/>
      <w:pPr>
        <w:ind w:left="22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620" w:hanging="420"/>
      </w:pPr>
    </w:lvl>
    <w:lvl w:ilvl="6" w:tplc="0409000F" w:tentative="1">
      <w:start w:val="1"/>
      <w:numFmt w:val="decimal"/>
      <w:lvlText w:val="%7."/>
      <w:lvlJc w:val="left"/>
      <w:pPr>
        <w:ind w:left="3040" w:hanging="420"/>
      </w:pPr>
    </w:lvl>
    <w:lvl w:ilvl="7" w:tplc="04090017" w:tentative="1">
      <w:start w:val="1"/>
      <w:numFmt w:val="aiueoFullWidth"/>
      <w:lvlText w:val="(%8)"/>
      <w:lvlJc w:val="left"/>
      <w:pPr>
        <w:ind w:left="34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880" w:hanging="420"/>
      </w:pPr>
    </w:lvl>
  </w:abstractNum>
  <w:abstractNum w:abstractNumId="7" w15:restartNumberingAfterBreak="0">
    <w:nsid w:val="383746DC"/>
    <w:multiLevelType w:val="hybridMultilevel"/>
    <w:tmpl w:val="CD663CB2"/>
    <w:lvl w:ilvl="0" w:tplc="D52CB2CC">
      <w:start w:val="1"/>
      <w:numFmt w:val="decimal"/>
      <w:lvlText w:val="%1)"/>
      <w:lvlJc w:val="left"/>
      <w:pPr>
        <w:ind w:left="360" w:hanging="360"/>
      </w:pPr>
      <w:rPr>
        <w:rFonts w:hint="default"/>
        <w:vertAlign w:val="superscrip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8" w15:restartNumberingAfterBreak="0">
    <w:nsid w:val="3F597B95"/>
    <w:multiLevelType w:val="hybridMultilevel"/>
    <w:tmpl w:val="9244DA38"/>
    <w:lvl w:ilvl="0" w:tplc="D5C449B8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9" w15:restartNumberingAfterBreak="0">
    <w:nsid w:val="450B0858"/>
    <w:multiLevelType w:val="hybridMultilevel"/>
    <w:tmpl w:val="FE5A47E0"/>
    <w:lvl w:ilvl="0" w:tplc="745EDB2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0" w15:restartNumberingAfterBreak="0">
    <w:nsid w:val="53F23D9D"/>
    <w:multiLevelType w:val="hybridMultilevel"/>
    <w:tmpl w:val="556801E0"/>
    <w:lvl w:ilvl="0" w:tplc="37DC7B64">
      <w:start w:val="1"/>
      <w:numFmt w:val="decimal"/>
      <w:lvlText w:val="%1)"/>
      <w:lvlJc w:val="left"/>
      <w:pPr>
        <w:ind w:left="360" w:hanging="360"/>
      </w:pPr>
      <w:rPr>
        <w:rFonts w:asciiTheme="minorHAnsi" w:eastAsiaTheme="minorEastAsia" w:hAnsiTheme="minorHAnsi" w:cs="Times New Roman"/>
        <w:color w:val="auto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1" w15:restartNumberingAfterBreak="0">
    <w:nsid w:val="557E7A42"/>
    <w:multiLevelType w:val="hybridMultilevel"/>
    <w:tmpl w:val="DD0A5C24"/>
    <w:lvl w:ilvl="0" w:tplc="20DAC116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2" w15:restartNumberingAfterBreak="0">
    <w:nsid w:val="6A5B6515"/>
    <w:multiLevelType w:val="hybridMultilevel"/>
    <w:tmpl w:val="504026A0"/>
    <w:lvl w:ilvl="0" w:tplc="BCC20692">
      <w:start w:val="1"/>
      <w:numFmt w:val="decimal"/>
      <w:lvlText w:val="%1)"/>
      <w:lvlJc w:val="left"/>
      <w:pPr>
        <w:ind w:left="360" w:hanging="360"/>
      </w:pPr>
      <w:rPr>
        <w:rFonts w:hint="default"/>
        <w:color w:val="auto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3" w15:restartNumberingAfterBreak="0">
    <w:nsid w:val="6F67119A"/>
    <w:multiLevelType w:val="hybridMultilevel"/>
    <w:tmpl w:val="28243A60"/>
    <w:lvl w:ilvl="0" w:tplc="46B4C6E8">
      <w:start w:val="1"/>
      <w:numFmt w:val="decimal"/>
      <w:lvlText w:val="%1)"/>
      <w:lvlJc w:val="left"/>
      <w:pPr>
        <w:ind w:left="360" w:hanging="360"/>
      </w:pPr>
      <w:rPr>
        <w:rFonts w:hint="default"/>
        <w:color w:val="auto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4" w15:restartNumberingAfterBreak="0">
    <w:nsid w:val="756E4CC1"/>
    <w:multiLevelType w:val="hybridMultilevel"/>
    <w:tmpl w:val="26088616"/>
    <w:lvl w:ilvl="0" w:tplc="F098A422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5" w15:restartNumberingAfterBreak="0">
    <w:nsid w:val="7DED376A"/>
    <w:multiLevelType w:val="hybridMultilevel"/>
    <w:tmpl w:val="B2D4E2FE"/>
    <w:lvl w:ilvl="0" w:tplc="E66EB064">
      <w:start w:val="1"/>
      <w:numFmt w:val="decimal"/>
      <w:lvlText w:val="%1)"/>
      <w:lvlJc w:val="left"/>
      <w:pPr>
        <w:ind w:left="360" w:hanging="360"/>
      </w:pPr>
      <w:rPr>
        <w:rFonts w:ascii="Times New Roman" w:eastAsia="ＭＳ Ｐゴシック" w:hAnsi="Times New Roman" w:cs="Times New Roman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6" w15:restartNumberingAfterBreak="0">
    <w:nsid w:val="7EF3113A"/>
    <w:multiLevelType w:val="hybridMultilevel"/>
    <w:tmpl w:val="970A01D4"/>
    <w:lvl w:ilvl="0" w:tplc="D5C449B8">
      <w:start w:val="1"/>
      <w:numFmt w:val="decimal"/>
      <w:lvlText w:val="%1)"/>
      <w:lvlJc w:val="left"/>
      <w:pPr>
        <w:ind w:left="360" w:hanging="360"/>
      </w:pPr>
      <w:rPr>
        <w:rFonts w:hint="default"/>
        <w:color w:val="auto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num w:numId="1">
    <w:abstractNumId w:val="14"/>
  </w:num>
  <w:num w:numId="2">
    <w:abstractNumId w:val="8"/>
  </w:num>
  <w:num w:numId="3">
    <w:abstractNumId w:val="4"/>
  </w:num>
  <w:num w:numId="4">
    <w:abstractNumId w:val="9"/>
  </w:num>
  <w:num w:numId="5">
    <w:abstractNumId w:val="15"/>
  </w:num>
  <w:num w:numId="6">
    <w:abstractNumId w:val="11"/>
  </w:num>
  <w:num w:numId="7">
    <w:abstractNumId w:val="5"/>
  </w:num>
  <w:num w:numId="8">
    <w:abstractNumId w:val="0"/>
  </w:num>
  <w:num w:numId="9">
    <w:abstractNumId w:val="12"/>
  </w:num>
  <w:num w:numId="10">
    <w:abstractNumId w:val="10"/>
  </w:num>
  <w:num w:numId="11">
    <w:abstractNumId w:val="1"/>
  </w:num>
  <w:num w:numId="12">
    <w:abstractNumId w:val="13"/>
  </w:num>
  <w:num w:numId="13">
    <w:abstractNumId w:val="16"/>
  </w:num>
  <w:num w:numId="14">
    <w:abstractNumId w:val="3"/>
  </w:num>
  <w:num w:numId="15">
    <w:abstractNumId w:val="7"/>
  </w:num>
  <w:num w:numId="16">
    <w:abstractNumId w:val="2"/>
  </w:num>
  <w:num w:numId="17">
    <w:abstractNumId w:val="6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yoshioka4family@outlook.jp">
    <w15:presenceInfo w15:providerId="Windows Live" w15:userId="c5ffb67773d7127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/>
  <w:defaultTabStop w:val="840"/>
  <w:drawingGridHorizontalSpacing w:val="105"/>
  <w:drawingGridVerticalSpacing w:val="225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wt5wrt24vrvpkes5rwxefa6s2wrtrdwsxee&quot;&gt;pregnancy_librar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30&lt;/item&gt;&lt;item&gt;31&lt;/item&gt;&lt;item&gt;32&lt;/item&gt;&lt;/record-ids&gt;&lt;/item&gt;&lt;/Libraries&gt;"/>
  </w:docVars>
  <w:rsids>
    <w:rsidRoot w:val="006A75DE"/>
    <w:rsid w:val="00001FB4"/>
    <w:rsid w:val="000034AF"/>
    <w:rsid w:val="00004902"/>
    <w:rsid w:val="00010EB8"/>
    <w:rsid w:val="000155EB"/>
    <w:rsid w:val="00020498"/>
    <w:rsid w:val="00021DB9"/>
    <w:rsid w:val="00022267"/>
    <w:rsid w:val="00026E1C"/>
    <w:rsid w:val="00027E0C"/>
    <w:rsid w:val="00030370"/>
    <w:rsid w:val="00032762"/>
    <w:rsid w:val="00033A5B"/>
    <w:rsid w:val="000353A5"/>
    <w:rsid w:val="00036E48"/>
    <w:rsid w:val="00036EF7"/>
    <w:rsid w:val="0004178A"/>
    <w:rsid w:val="00041FA9"/>
    <w:rsid w:val="00045E90"/>
    <w:rsid w:val="000506FD"/>
    <w:rsid w:val="00056BC6"/>
    <w:rsid w:val="00060375"/>
    <w:rsid w:val="0006169A"/>
    <w:rsid w:val="000617D7"/>
    <w:rsid w:val="000640AC"/>
    <w:rsid w:val="000648F4"/>
    <w:rsid w:val="000774C0"/>
    <w:rsid w:val="000908FD"/>
    <w:rsid w:val="00090FEC"/>
    <w:rsid w:val="00092A3A"/>
    <w:rsid w:val="00094F3A"/>
    <w:rsid w:val="00095F7B"/>
    <w:rsid w:val="000967B2"/>
    <w:rsid w:val="000A104A"/>
    <w:rsid w:val="000A446D"/>
    <w:rsid w:val="000A5A48"/>
    <w:rsid w:val="000A749D"/>
    <w:rsid w:val="000B2C89"/>
    <w:rsid w:val="000B5B78"/>
    <w:rsid w:val="000C31F8"/>
    <w:rsid w:val="000C5260"/>
    <w:rsid w:val="000C62B5"/>
    <w:rsid w:val="000C68AF"/>
    <w:rsid w:val="000C7E04"/>
    <w:rsid w:val="000D4A85"/>
    <w:rsid w:val="000D7AD2"/>
    <w:rsid w:val="000E1D34"/>
    <w:rsid w:val="000E34E2"/>
    <w:rsid w:val="000E418E"/>
    <w:rsid w:val="000E7920"/>
    <w:rsid w:val="000F073B"/>
    <w:rsid w:val="000F093D"/>
    <w:rsid w:val="000F1853"/>
    <w:rsid w:val="000F2855"/>
    <w:rsid w:val="000F332F"/>
    <w:rsid w:val="000F5679"/>
    <w:rsid w:val="001022AE"/>
    <w:rsid w:val="00102839"/>
    <w:rsid w:val="001045D2"/>
    <w:rsid w:val="00106865"/>
    <w:rsid w:val="00107A78"/>
    <w:rsid w:val="0011005F"/>
    <w:rsid w:val="00113C74"/>
    <w:rsid w:val="00114934"/>
    <w:rsid w:val="00114CDA"/>
    <w:rsid w:val="00115811"/>
    <w:rsid w:val="00116279"/>
    <w:rsid w:val="00121906"/>
    <w:rsid w:val="00132AE5"/>
    <w:rsid w:val="0013323F"/>
    <w:rsid w:val="00133E22"/>
    <w:rsid w:val="00142BE7"/>
    <w:rsid w:val="00144463"/>
    <w:rsid w:val="00144B40"/>
    <w:rsid w:val="00146B6C"/>
    <w:rsid w:val="00152108"/>
    <w:rsid w:val="00152865"/>
    <w:rsid w:val="00161F9D"/>
    <w:rsid w:val="0016380E"/>
    <w:rsid w:val="00164A5B"/>
    <w:rsid w:val="00165D47"/>
    <w:rsid w:val="00165F79"/>
    <w:rsid w:val="00167CEE"/>
    <w:rsid w:val="00167EE6"/>
    <w:rsid w:val="00174F99"/>
    <w:rsid w:val="00175FBC"/>
    <w:rsid w:val="00184E5F"/>
    <w:rsid w:val="001862CD"/>
    <w:rsid w:val="00191E21"/>
    <w:rsid w:val="00192C3E"/>
    <w:rsid w:val="0019416C"/>
    <w:rsid w:val="00194FAE"/>
    <w:rsid w:val="00195926"/>
    <w:rsid w:val="001A04F5"/>
    <w:rsid w:val="001A0B7B"/>
    <w:rsid w:val="001A26EB"/>
    <w:rsid w:val="001A364E"/>
    <w:rsid w:val="001A70DF"/>
    <w:rsid w:val="001B0420"/>
    <w:rsid w:val="001B0F67"/>
    <w:rsid w:val="001B22B0"/>
    <w:rsid w:val="001B3318"/>
    <w:rsid w:val="001B402A"/>
    <w:rsid w:val="001B41D7"/>
    <w:rsid w:val="001B5D6A"/>
    <w:rsid w:val="001B643A"/>
    <w:rsid w:val="001B7822"/>
    <w:rsid w:val="001C19E8"/>
    <w:rsid w:val="001C44F1"/>
    <w:rsid w:val="001C4E20"/>
    <w:rsid w:val="001D0CE7"/>
    <w:rsid w:val="001D3A89"/>
    <w:rsid w:val="001D4199"/>
    <w:rsid w:val="001D45BF"/>
    <w:rsid w:val="001D5D73"/>
    <w:rsid w:val="001D70AF"/>
    <w:rsid w:val="001E31FD"/>
    <w:rsid w:val="001E48D4"/>
    <w:rsid w:val="001E5396"/>
    <w:rsid w:val="001E57F1"/>
    <w:rsid w:val="001E5882"/>
    <w:rsid w:val="001E673D"/>
    <w:rsid w:val="001F0987"/>
    <w:rsid w:val="001F2C1F"/>
    <w:rsid w:val="001F2CBF"/>
    <w:rsid w:val="001F341B"/>
    <w:rsid w:val="001F6224"/>
    <w:rsid w:val="00205751"/>
    <w:rsid w:val="002058C2"/>
    <w:rsid w:val="002067BF"/>
    <w:rsid w:val="00207C02"/>
    <w:rsid w:val="002141B7"/>
    <w:rsid w:val="00214331"/>
    <w:rsid w:val="00221E89"/>
    <w:rsid w:val="002256FA"/>
    <w:rsid w:val="00226D93"/>
    <w:rsid w:val="00233676"/>
    <w:rsid w:val="0023518E"/>
    <w:rsid w:val="00235DE4"/>
    <w:rsid w:val="002364DA"/>
    <w:rsid w:val="0024648C"/>
    <w:rsid w:val="00247AD7"/>
    <w:rsid w:val="0025084B"/>
    <w:rsid w:val="00250EFF"/>
    <w:rsid w:val="00250F70"/>
    <w:rsid w:val="0026488A"/>
    <w:rsid w:val="002649E1"/>
    <w:rsid w:val="00267C71"/>
    <w:rsid w:val="00272CF6"/>
    <w:rsid w:val="0027349D"/>
    <w:rsid w:val="0027793D"/>
    <w:rsid w:val="00280D83"/>
    <w:rsid w:val="00283012"/>
    <w:rsid w:val="00285423"/>
    <w:rsid w:val="002920EE"/>
    <w:rsid w:val="00295606"/>
    <w:rsid w:val="002A1DE6"/>
    <w:rsid w:val="002A23AD"/>
    <w:rsid w:val="002A28AD"/>
    <w:rsid w:val="002A6677"/>
    <w:rsid w:val="002A6CD8"/>
    <w:rsid w:val="002A6D63"/>
    <w:rsid w:val="002A72FC"/>
    <w:rsid w:val="002B07C8"/>
    <w:rsid w:val="002B21BA"/>
    <w:rsid w:val="002B227E"/>
    <w:rsid w:val="002B2849"/>
    <w:rsid w:val="002B7FE2"/>
    <w:rsid w:val="002C25E8"/>
    <w:rsid w:val="002D2A7A"/>
    <w:rsid w:val="002D5A12"/>
    <w:rsid w:val="002D73F1"/>
    <w:rsid w:val="002E2FC3"/>
    <w:rsid w:val="002E3010"/>
    <w:rsid w:val="002E3468"/>
    <w:rsid w:val="002E35BD"/>
    <w:rsid w:val="002E531D"/>
    <w:rsid w:val="002E5EC6"/>
    <w:rsid w:val="002F0438"/>
    <w:rsid w:val="002F08D8"/>
    <w:rsid w:val="002F31BC"/>
    <w:rsid w:val="002F4637"/>
    <w:rsid w:val="002F46BE"/>
    <w:rsid w:val="002F7891"/>
    <w:rsid w:val="00303E35"/>
    <w:rsid w:val="00307DDF"/>
    <w:rsid w:val="003141B8"/>
    <w:rsid w:val="00315C10"/>
    <w:rsid w:val="003168CD"/>
    <w:rsid w:val="00316C87"/>
    <w:rsid w:val="00316E35"/>
    <w:rsid w:val="003207EE"/>
    <w:rsid w:val="0032426F"/>
    <w:rsid w:val="00324F29"/>
    <w:rsid w:val="0032677E"/>
    <w:rsid w:val="00326F71"/>
    <w:rsid w:val="00327EA2"/>
    <w:rsid w:val="00334617"/>
    <w:rsid w:val="003377C9"/>
    <w:rsid w:val="00343FB9"/>
    <w:rsid w:val="00346666"/>
    <w:rsid w:val="00351B57"/>
    <w:rsid w:val="0035201F"/>
    <w:rsid w:val="00354FAD"/>
    <w:rsid w:val="0035522E"/>
    <w:rsid w:val="0035558C"/>
    <w:rsid w:val="00356066"/>
    <w:rsid w:val="00360BCE"/>
    <w:rsid w:val="0036299C"/>
    <w:rsid w:val="00362B22"/>
    <w:rsid w:val="00364EC1"/>
    <w:rsid w:val="00364F56"/>
    <w:rsid w:val="00366227"/>
    <w:rsid w:val="00367ECD"/>
    <w:rsid w:val="00371DCC"/>
    <w:rsid w:val="00373D40"/>
    <w:rsid w:val="003748E8"/>
    <w:rsid w:val="00375E2E"/>
    <w:rsid w:val="003775E9"/>
    <w:rsid w:val="003777CE"/>
    <w:rsid w:val="00377E15"/>
    <w:rsid w:val="00383649"/>
    <w:rsid w:val="003879A7"/>
    <w:rsid w:val="00387EB3"/>
    <w:rsid w:val="003906C0"/>
    <w:rsid w:val="00391C7F"/>
    <w:rsid w:val="00392E20"/>
    <w:rsid w:val="003A4579"/>
    <w:rsid w:val="003A74B3"/>
    <w:rsid w:val="003A76F2"/>
    <w:rsid w:val="003B0390"/>
    <w:rsid w:val="003B1550"/>
    <w:rsid w:val="003B4557"/>
    <w:rsid w:val="003B549E"/>
    <w:rsid w:val="003C6552"/>
    <w:rsid w:val="003C6FA6"/>
    <w:rsid w:val="003D0D7A"/>
    <w:rsid w:val="003D23D5"/>
    <w:rsid w:val="003D6F10"/>
    <w:rsid w:val="003E07E9"/>
    <w:rsid w:val="003E106D"/>
    <w:rsid w:val="003E34A1"/>
    <w:rsid w:val="003E4F00"/>
    <w:rsid w:val="003E726D"/>
    <w:rsid w:val="003F43D0"/>
    <w:rsid w:val="003F60D4"/>
    <w:rsid w:val="004014EF"/>
    <w:rsid w:val="00401BD7"/>
    <w:rsid w:val="0040571F"/>
    <w:rsid w:val="00405CC4"/>
    <w:rsid w:val="00407546"/>
    <w:rsid w:val="00410729"/>
    <w:rsid w:val="00410EEF"/>
    <w:rsid w:val="00411620"/>
    <w:rsid w:val="00411B6C"/>
    <w:rsid w:val="00416176"/>
    <w:rsid w:val="00416353"/>
    <w:rsid w:val="00417599"/>
    <w:rsid w:val="004236A4"/>
    <w:rsid w:val="00423DB3"/>
    <w:rsid w:val="0042681E"/>
    <w:rsid w:val="004300B8"/>
    <w:rsid w:val="004314A2"/>
    <w:rsid w:val="0043176C"/>
    <w:rsid w:val="00436491"/>
    <w:rsid w:val="00440335"/>
    <w:rsid w:val="00440AF5"/>
    <w:rsid w:val="004449F3"/>
    <w:rsid w:val="0044548E"/>
    <w:rsid w:val="004472C9"/>
    <w:rsid w:val="0045283A"/>
    <w:rsid w:val="00453E18"/>
    <w:rsid w:val="004635E6"/>
    <w:rsid w:val="004660A3"/>
    <w:rsid w:val="00467079"/>
    <w:rsid w:val="00470EB6"/>
    <w:rsid w:val="00477641"/>
    <w:rsid w:val="00487A93"/>
    <w:rsid w:val="004906FA"/>
    <w:rsid w:val="004908CC"/>
    <w:rsid w:val="00495D98"/>
    <w:rsid w:val="00497B76"/>
    <w:rsid w:val="004A2EA8"/>
    <w:rsid w:val="004A5375"/>
    <w:rsid w:val="004B237C"/>
    <w:rsid w:val="004C1236"/>
    <w:rsid w:val="004C1A7F"/>
    <w:rsid w:val="004C38D6"/>
    <w:rsid w:val="004C46FC"/>
    <w:rsid w:val="004C7C27"/>
    <w:rsid w:val="004D5777"/>
    <w:rsid w:val="004E055C"/>
    <w:rsid w:val="004E138B"/>
    <w:rsid w:val="004E142E"/>
    <w:rsid w:val="004E244F"/>
    <w:rsid w:val="004E55F9"/>
    <w:rsid w:val="004E7761"/>
    <w:rsid w:val="004F5184"/>
    <w:rsid w:val="004F558D"/>
    <w:rsid w:val="00501C94"/>
    <w:rsid w:val="0050255D"/>
    <w:rsid w:val="00502D46"/>
    <w:rsid w:val="00506B0D"/>
    <w:rsid w:val="00512972"/>
    <w:rsid w:val="005138B4"/>
    <w:rsid w:val="00525955"/>
    <w:rsid w:val="00526F38"/>
    <w:rsid w:val="0052763C"/>
    <w:rsid w:val="00533056"/>
    <w:rsid w:val="00535BC4"/>
    <w:rsid w:val="00546906"/>
    <w:rsid w:val="00547D20"/>
    <w:rsid w:val="00547D5E"/>
    <w:rsid w:val="0055031D"/>
    <w:rsid w:val="00557401"/>
    <w:rsid w:val="005606CC"/>
    <w:rsid w:val="00560AE8"/>
    <w:rsid w:val="00562D67"/>
    <w:rsid w:val="005639F1"/>
    <w:rsid w:val="0056497E"/>
    <w:rsid w:val="0056552F"/>
    <w:rsid w:val="00566262"/>
    <w:rsid w:val="00574D30"/>
    <w:rsid w:val="00576350"/>
    <w:rsid w:val="00577A04"/>
    <w:rsid w:val="0058024C"/>
    <w:rsid w:val="005807F6"/>
    <w:rsid w:val="00582DA4"/>
    <w:rsid w:val="00584E56"/>
    <w:rsid w:val="00585CDD"/>
    <w:rsid w:val="00586D06"/>
    <w:rsid w:val="0059092F"/>
    <w:rsid w:val="00591367"/>
    <w:rsid w:val="00592FDA"/>
    <w:rsid w:val="005A1448"/>
    <w:rsid w:val="005A313D"/>
    <w:rsid w:val="005A44F0"/>
    <w:rsid w:val="005A7257"/>
    <w:rsid w:val="005B05B2"/>
    <w:rsid w:val="005B1D31"/>
    <w:rsid w:val="005C37B9"/>
    <w:rsid w:val="005C603C"/>
    <w:rsid w:val="005C7AFF"/>
    <w:rsid w:val="005D56AC"/>
    <w:rsid w:val="005D6903"/>
    <w:rsid w:val="005E59B9"/>
    <w:rsid w:val="005F0357"/>
    <w:rsid w:val="005F4B27"/>
    <w:rsid w:val="005F4CF8"/>
    <w:rsid w:val="005F5369"/>
    <w:rsid w:val="005F5CBF"/>
    <w:rsid w:val="005F63BE"/>
    <w:rsid w:val="005F793B"/>
    <w:rsid w:val="005F7E7F"/>
    <w:rsid w:val="006071A8"/>
    <w:rsid w:val="00607A62"/>
    <w:rsid w:val="00611996"/>
    <w:rsid w:val="0061666C"/>
    <w:rsid w:val="0062055A"/>
    <w:rsid w:val="00621B24"/>
    <w:rsid w:val="00627889"/>
    <w:rsid w:val="00634E86"/>
    <w:rsid w:val="00635510"/>
    <w:rsid w:val="00636045"/>
    <w:rsid w:val="00644ED3"/>
    <w:rsid w:val="00647809"/>
    <w:rsid w:val="00650106"/>
    <w:rsid w:val="00652B37"/>
    <w:rsid w:val="00653E4B"/>
    <w:rsid w:val="00662061"/>
    <w:rsid w:val="0066229D"/>
    <w:rsid w:val="0066405B"/>
    <w:rsid w:val="0066420E"/>
    <w:rsid w:val="00666B19"/>
    <w:rsid w:val="00674EB8"/>
    <w:rsid w:val="00676932"/>
    <w:rsid w:val="0068290B"/>
    <w:rsid w:val="00683B12"/>
    <w:rsid w:val="00687398"/>
    <w:rsid w:val="00690537"/>
    <w:rsid w:val="00694BB6"/>
    <w:rsid w:val="00696700"/>
    <w:rsid w:val="00697EBE"/>
    <w:rsid w:val="006A0182"/>
    <w:rsid w:val="006A4F7B"/>
    <w:rsid w:val="006A75DE"/>
    <w:rsid w:val="006A7DBD"/>
    <w:rsid w:val="006B0947"/>
    <w:rsid w:val="006B155C"/>
    <w:rsid w:val="006B4C4E"/>
    <w:rsid w:val="006B6BA8"/>
    <w:rsid w:val="006B6C24"/>
    <w:rsid w:val="006B737A"/>
    <w:rsid w:val="006B7894"/>
    <w:rsid w:val="006C0B00"/>
    <w:rsid w:val="006C4229"/>
    <w:rsid w:val="006C466D"/>
    <w:rsid w:val="006D0A9B"/>
    <w:rsid w:val="006D1237"/>
    <w:rsid w:val="006D1607"/>
    <w:rsid w:val="006D22DB"/>
    <w:rsid w:val="006D7631"/>
    <w:rsid w:val="006E182F"/>
    <w:rsid w:val="006E6BD0"/>
    <w:rsid w:val="006E74DF"/>
    <w:rsid w:val="006F0DE2"/>
    <w:rsid w:val="006F12AA"/>
    <w:rsid w:val="006F1E4B"/>
    <w:rsid w:val="006F236E"/>
    <w:rsid w:val="006F39E8"/>
    <w:rsid w:val="00700956"/>
    <w:rsid w:val="00706F90"/>
    <w:rsid w:val="007141EE"/>
    <w:rsid w:val="00715279"/>
    <w:rsid w:val="00717CCB"/>
    <w:rsid w:val="007214FA"/>
    <w:rsid w:val="00721BCD"/>
    <w:rsid w:val="007223B0"/>
    <w:rsid w:val="007269B5"/>
    <w:rsid w:val="00732185"/>
    <w:rsid w:val="00732C71"/>
    <w:rsid w:val="00734FF8"/>
    <w:rsid w:val="00736F14"/>
    <w:rsid w:val="00742342"/>
    <w:rsid w:val="007437BB"/>
    <w:rsid w:val="00745D08"/>
    <w:rsid w:val="00750898"/>
    <w:rsid w:val="00751CE5"/>
    <w:rsid w:val="00755B7D"/>
    <w:rsid w:val="00756C06"/>
    <w:rsid w:val="00761BBC"/>
    <w:rsid w:val="00763BEF"/>
    <w:rsid w:val="00767024"/>
    <w:rsid w:val="00767C4E"/>
    <w:rsid w:val="0077020E"/>
    <w:rsid w:val="00773E9E"/>
    <w:rsid w:val="00782F32"/>
    <w:rsid w:val="00786661"/>
    <w:rsid w:val="00787E8B"/>
    <w:rsid w:val="00790D75"/>
    <w:rsid w:val="00794504"/>
    <w:rsid w:val="00795819"/>
    <w:rsid w:val="007A1A28"/>
    <w:rsid w:val="007A22F7"/>
    <w:rsid w:val="007A5D2D"/>
    <w:rsid w:val="007A5F95"/>
    <w:rsid w:val="007B0579"/>
    <w:rsid w:val="007B2B2F"/>
    <w:rsid w:val="007B3328"/>
    <w:rsid w:val="007B35BB"/>
    <w:rsid w:val="007B45E6"/>
    <w:rsid w:val="007B489E"/>
    <w:rsid w:val="007B56E5"/>
    <w:rsid w:val="007B659A"/>
    <w:rsid w:val="007C0B93"/>
    <w:rsid w:val="007C1014"/>
    <w:rsid w:val="007C35C6"/>
    <w:rsid w:val="007C3642"/>
    <w:rsid w:val="007C3659"/>
    <w:rsid w:val="007C417C"/>
    <w:rsid w:val="007C61E7"/>
    <w:rsid w:val="007C7599"/>
    <w:rsid w:val="007D1117"/>
    <w:rsid w:val="007D391E"/>
    <w:rsid w:val="007D4650"/>
    <w:rsid w:val="007D5137"/>
    <w:rsid w:val="007E0956"/>
    <w:rsid w:val="007E3608"/>
    <w:rsid w:val="007E548E"/>
    <w:rsid w:val="007E7AF7"/>
    <w:rsid w:val="007F12DC"/>
    <w:rsid w:val="007F403A"/>
    <w:rsid w:val="00804751"/>
    <w:rsid w:val="00804A4C"/>
    <w:rsid w:val="00804C66"/>
    <w:rsid w:val="00806B5C"/>
    <w:rsid w:val="0081135D"/>
    <w:rsid w:val="00811779"/>
    <w:rsid w:val="00811DBC"/>
    <w:rsid w:val="00814055"/>
    <w:rsid w:val="00816D60"/>
    <w:rsid w:val="008209AD"/>
    <w:rsid w:val="008218C9"/>
    <w:rsid w:val="00822580"/>
    <w:rsid w:val="0082295F"/>
    <w:rsid w:val="00826270"/>
    <w:rsid w:val="00827EBC"/>
    <w:rsid w:val="00830974"/>
    <w:rsid w:val="00831EFA"/>
    <w:rsid w:val="008332F7"/>
    <w:rsid w:val="0083559D"/>
    <w:rsid w:val="00837AAF"/>
    <w:rsid w:val="00841129"/>
    <w:rsid w:val="00844593"/>
    <w:rsid w:val="008526AD"/>
    <w:rsid w:val="00852ABF"/>
    <w:rsid w:val="008543A1"/>
    <w:rsid w:val="00856F42"/>
    <w:rsid w:val="00856F90"/>
    <w:rsid w:val="00861B67"/>
    <w:rsid w:val="008626F9"/>
    <w:rsid w:val="00864836"/>
    <w:rsid w:val="008652BA"/>
    <w:rsid w:val="008655C1"/>
    <w:rsid w:val="0087029D"/>
    <w:rsid w:val="008742DF"/>
    <w:rsid w:val="00875383"/>
    <w:rsid w:val="00875A66"/>
    <w:rsid w:val="0087606D"/>
    <w:rsid w:val="00877884"/>
    <w:rsid w:val="00877C52"/>
    <w:rsid w:val="00890FDD"/>
    <w:rsid w:val="00894A38"/>
    <w:rsid w:val="00897E20"/>
    <w:rsid w:val="008A18EF"/>
    <w:rsid w:val="008A35CE"/>
    <w:rsid w:val="008B0AC4"/>
    <w:rsid w:val="008B2CDB"/>
    <w:rsid w:val="008B2EBF"/>
    <w:rsid w:val="008B4FA7"/>
    <w:rsid w:val="008B7227"/>
    <w:rsid w:val="008B7F77"/>
    <w:rsid w:val="008C052C"/>
    <w:rsid w:val="008C0973"/>
    <w:rsid w:val="008C3A60"/>
    <w:rsid w:val="008C4192"/>
    <w:rsid w:val="008C5491"/>
    <w:rsid w:val="008C69C8"/>
    <w:rsid w:val="008D1FE7"/>
    <w:rsid w:val="008D2505"/>
    <w:rsid w:val="008D3DFA"/>
    <w:rsid w:val="008D447C"/>
    <w:rsid w:val="008D4A54"/>
    <w:rsid w:val="008D4EEC"/>
    <w:rsid w:val="008D6088"/>
    <w:rsid w:val="008D73DC"/>
    <w:rsid w:val="008E1008"/>
    <w:rsid w:val="008E445B"/>
    <w:rsid w:val="008E673A"/>
    <w:rsid w:val="008F1B52"/>
    <w:rsid w:val="008F615E"/>
    <w:rsid w:val="009011CB"/>
    <w:rsid w:val="0090408F"/>
    <w:rsid w:val="00910606"/>
    <w:rsid w:val="00910629"/>
    <w:rsid w:val="00914C5B"/>
    <w:rsid w:val="009173B5"/>
    <w:rsid w:val="00920167"/>
    <w:rsid w:val="00922E35"/>
    <w:rsid w:val="00925E09"/>
    <w:rsid w:val="00927C18"/>
    <w:rsid w:val="00930CF1"/>
    <w:rsid w:val="00930E07"/>
    <w:rsid w:val="009332EB"/>
    <w:rsid w:val="00933E56"/>
    <w:rsid w:val="00934D5B"/>
    <w:rsid w:val="009366B9"/>
    <w:rsid w:val="00937505"/>
    <w:rsid w:val="009377CE"/>
    <w:rsid w:val="00937F75"/>
    <w:rsid w:val="009412A1"/>
    <w:rsid w:val="0094134F"/>
    <w:rsid w:val="00942E6F"/>
    <w:rsid w:val="009431AC"/>
    <w:rsid w:val="009438B9"/>
    <w:rsid w:val="00946DC2"/>
    <w:rsid w:val="00952D5B"/>
    <w:rsid w:val="00956B2A"/>
    <w:rsid w:val="00964832"/>
    <w:rsid w:val="0096549B"/>
    <w:rsid w:val="0096677F"/>
    <w:rsid w:val="00966FB0"/>
    <w:rsid w:val="00970918"/>
    <w:rsid w:val="009732C7"/>
    <w:rsid w:val="009802F1"/>
    <w:rsid w:val="00980538"/>
    <w:rsid w:val="0098155C"/>
    <w:rsid w:val="009847C4"/>
    <w:rsid w:val="0098726C"/>
    <w:rsid w:val="009902D0"/>
    <w:rsid w:val="00992161"/>
    <w:rsid w:val="00993591"/>
    <w:rsid w:val="009948DA"/>
    <w:rsid w:val="0099571E"/>
    <w:rsid w:val="00996BBA"/>
    <w:rsid w:val="00997494"/>
    <w:rsid w:val="009A06C5"/>
    <w:rsid w:val="009A3EDD"/>
    <w:rsid w:val="009A4178"/>
    <w:rsid w:val="009A4816"/>
    <w:rsid w:val="009B0453"/>
    <w:rsid w:val="009B05EF"/>
    <w:rsid w:val="009B1813"/>
    <w:rsid w:val="009B1817"/>
    <w:rsid w:val="009B2C46"/>
    <w:rsid w:val="009B3350"/>
    <w:rsid w:val="009C292C"/>
    <w:rsid w:val="009D174E"/>
    <w:rsid w:val="009D18CB"/>
    <w:rsid w:val="009D28C1"/>
    <w:rsid w:val="009D39A1"/>
    <w:rsid w:val="009D5C3A"/>
    <w:rsid w:val="009F058E"/>
    <w:rsid w:val="009F1502"/>
    <w:rsid w:val="009F5904"/>
    <w:rsid w:val="009F7358"/>
    <w:rsid w:val="00A00B9F"/>
    <w:rsid w:val="00A01AB3"/>
    <w:rsid w:val="00A03949"/>
    <w:rsid w:val="00A04590"/>
    <w:rsid w:val="00A0494C"/>
    <w:rsid w:val="00A13647"/>
    <w:rsid w:val="00A2153C"/>
    <w:rsid w:val="00A22E56"/>
    <w:rsid w:val="00A24BBD"/>
    <w:rsid w:val="00A26BFF"/>
    <w:rsid w:val="00A278A4"/>
    <w:rsid w:val="00A27BC9"/>
    <w:rsid w:val="00A32412"/>
    <w:rsid w:val="00A33D4A"/>
    <w:rsid w:val="00A34851"/>
    <w:rsid w:val="00A425E3"/>
    <w:rsid w:val="00A43008"/>
    <w:rsid w:val="00A47CB5"/>
    <w:rsid w:val="00A522AA"/>
    <w:rsid w:val="00A52C7F"/>
    <w:rsid w:val="00A5323E"/>
    <w:rsid w:val="00A542C8"/>
    <w:rsid w:val="00A54FB1"/>
    <w:rsid w:val="00A5791C"/>
    <w:rsid w:val="00A616A4"/>
    <w:rsid w:val="00A61D22"/>
    <w:rsid w:val="00A64502"/>
    <w:rsid w:val="00A66F7F"/>
    <w:rsid w:val="00A67C60"/>
    <w:rsid w:val="00A70052"/>
    <w:rsid w:val="00A72C8C"/>
    <w:rsid w:val="00A743DD"/>
    <w:rsid w:val="00A75F49"/>
    <w:rsid w:val="00A77537"/>
    <w:rsid w:val="00A80EBA"/>
    <w:rsid w:val="00A81E5C"/>
    <w:rsid w:val="00A8435C"/>
    <w:rsid w:val="00A84FA6"/>
    <w:rsid w:val="00A85A7D"/>
    <w:rsid w:val="00A865CF"/>
    <w:rsid w:val="00A87ACB"/>
    <w:rsid w:val="00A90FA1"/>
    <w:rsid w:val="00A91FF1"/>
    <w:rsid w:val="00A93DDE"/>
    <w:rsid w:val="00A96B25"/>
    <w:rsid w:val="00AA01C6"/>
    <w:rsid w:val="00AA071B"/>
    <w:rsid w:val="00AA0898"/>
    <w:rsid w:val="00AA234C"/>
    <w:rsid w:val="00AA4BF7"/>
    <w:rsid w:val="00AA4C20"/>
    <w:rsid w:val="00AB1F02"/>
    <w:rsid w:val="00AB2003"/>
    <w:rsid w:val="00AB2839"/>
    <w:rsid w:val="00AB2B4D"/>
    <w:rsid w:val="00AB34E2"/>
    <w:rsid w:val="00AB74D3"/>
    <w:rsid w:val="00AC5BD4"/>
    <w:rsid w:val="00AC5D9E"/>
    <w:rsid w:val="00AD5B59"/>
    <w:rsid w:val="00AD6F6D"/>
    <w:rsid w:val="00AE25FF"/>
    <w:rsid w:val="00AE4582"/>
    <w:rsid w:val="00AE4989"/>
    <w:rsid w:val="00AE4F5E"/>
    <w:rsid w:val="00AE57D1"/>
    <w:rsid w:val="00AE7713"/>
    <w:rsid w:val="00AF248A"/>
    <w:rsid w:val="00AF2521"/>
    <w:rsid w:val="00AF5905"/>
    <w:rsid w:val="00AF7F27"/>
    <w:rsid w:val="00B0014A"/>
    <w:rsid w:val="00B002BB"/>
    <w:rsid w:val="00B02A6C"/>
    <w:rsid w:val="00B03AE4"/>
    <w:rsid w:val="00B05857"/>
    <w:rsid w:val="00B05D42"/>
    <w:rsid w:val="00B0624A"/>
    <w:rsid w:val="00B06FAC"/>
    <w:rsid w:val="00B11423"/>
    <w:rsid w:val="00B11C21"/>
    <w:rsid w:val="00B13B09"/>
    <w:rsid w:val="00B141F1"/>
    <w:rsid w:val="00B14D74"/>
    <w:rsid w:val="00B15A92"/>
    <w:rsid w:val="00B17D73"/>
    <w:rsid w:val="00B20FC4"/>
    <w:rsid w:val="00B21203"/>
    <w:rsid w:val="00B213F1"/>
    <w:rsid w:val="00B22692"/>
    <w:rsid w:val="00B226BA"/>
    <w:rsid w:val="00B24507"/>
    <w:rsid w:val="00B25B31"/>
    <w:rsid w:val="00B2688D"/>
    <w:rsid w:val="00B3072B"/>
    <w:rsid w:val="00B3263B"/>
    <w:rsid w:val="00B33832"/>
    <w:rsid w:val="00B3465A"/>
    <w:rsid w:val="00B3782B"/>
    <w:rsid w:val="00B4209E"/>
    <w:rsid w:val="00B43859"/>
    <w:rsid w:val="00B46BA9"/>
    <w:rsid w:val="00B520F7"/>
    <w:rsid w:val="00B5276C"/>
    <w:rsid w:val="00B55101"/>
    <w:rsid w:val="00B61701"/>
    <w:rsid w:val="00B70920"/>
    <w:rsid w:val="00B70A26"/>
    <w:rsid w:val="00B711C6"/>
    <w:rsid w:val="00B7289A"/>
    <w:rsid w:val="00B77392"/>
    <w:rsid w:val="00B83800"/>
    <w:rsid w:val="00B8440D"/>
    <w:rsid w:val="00B8500F"/>
    <w:rsid w:val="00B851DC"/>
    <w:rsid w:val="00B86221"/>
    <w:rsid w:val="00B920BF"/>
    <w:rsid w:val="00B92377"/>
    <w:rsid w:val="00B92F5C"/>
    <w:rsid w:val="00B97897"/>
    <w:rsid w:val="00BA2C8A"/>
    <w:rsid w:val="00BA38A8"/>
    <w:rsid w:val="00BA6F34"/>
    <w:rsid w:val="00BB0B99"/>
    <w:rsid w:val="00BB141F"/>
    <w:rsid w:val="00BB1988"/>
    <w:rsid w:val="00BB5D82"/>
    <w:rsid w:val="00BC00F2"/>
    <w:rsid w:val="00BC1C45"/>
    <w:rsid w:val="00BC201F"/>
    <w:rsid w:val="00BC3AF8"/>
    <w:rsid w:val="00BC68C8"/>
    <w:rsid w:val="00BC766D"/>
    <w:rsid w:val="00BD3631"/>
    <w:rsid w:val="00BD3702"/>
    <w:rsid w:val="00BD4642"/>
    <w:rsid w:val="00BE1D08"/>
    <w:rsid w:val="00BE2992"/>
    <w:rsid w:val="00BE32B0"/>
    <w:rsid w:val="00BE5842"/>
    <w:rsid w:val="00BE7B39"/>
    <w:rsid w:val="00BF004F"/>
    <w:rsid w:val="00BF0AF1"/>
    <w:rsid w:val="00BF1DE0"/>
    <w:rsid w:val="00BF2D82"/>
    <w:rsid w:val="00BF2E1E"/>
    <w:rsid w:val="00C00320"/>
    <w:rsid w:val="00C0383A"/>
    <w:rsid w:val="00C039AB"/>
    <w:rsid w:val="00C04F85"/>
    <w:rsid w:val="00C05301"/>
    <w:rsid w:val="00C06918"/>
    <w:rsid w:val="00C0712A"/>
    <w:rsid w:val="00C071D9"/>
    <w:rsid w:val="00C131BA"/>
    <w:rsid w:val="00C15D4E"/>
    <w:rsid w:val="00C15DA5"/>
    <w:rsid w:val="00C211B6"/>
    <w:rsid w:val="00C21589"/>
    <w:rsid w:val="00C21CBE"/>
    <w:rsid w:val="00C26398"/>
    <w:rsid w:val="00C27375"/>
    <w:rsid w:val="00C30303"/>
    <w:rsid w:val="00C30446"/>
    <w:rsid w:val="00C311E1"/>
    <w:rsid w:val="00C4161C"/>
    <w:rsid w:val="00C41FF7"/>
    <w:rsid w:val="00C50652"/>
    <w:rsid w:val="00C514AD"/>
    <w:rsid w:val="00C51AA9"/>
    <w:rsid w:val="00C52C2D"/>
    <w:rsid w:val="00C53058"/>
    <w:rsid w:val="00C64E4D"/>
    <w:rsid w:val="00C70668"/>
    <w:rsid w:val="00C707B4"/>
    <w:rsid w:val="00C72A2A"/>
    <w:rsid w:val="00C77CDC"/>
    <w:rsid w:val="00C8071E"/>
    <w:rsid w:val="00C82A25"/>
    <w:rsid w:val="00C86E31"/>
    <w:rsid w:val="00C87E59"/>
    <w:rsid w:val="00C9142E"/>
    <w:rsid w:val="00C9288C"/>
    <w:rsid w:val="00C92C18"/>
    <w:rsid w:val="00CA302C"/>
    <w:rsid w:val="00CA4486"/>
    <w:rsid w:val="00CA5967"/>
    <w:rsid w:val="00CB6D1A"/>
    <w:rsid w:val="00CC13B6"/>
    <w:rsid w:val="00CC19C1"/>
    <w:rsid w:val="00CC22C0"/>
    <w:rsid w:val="00CC3B1A"/>
    <w:rsid w:val="00CC3C51"/>
    <w:rsid w:val="00CC7E3B"/>
    <w:rsid w:val="00CD03EC"/>
    <w:rsid w:val="00CD2191"/>
    <w:rsid w:val="00CE194E"/>
    <w:rsid w:val="00CE2EF0"/>
    <w:rsid w:val="00CE4664"/>
    <w:rsid w:val="00CE516E"/>
    <w:rsid w:val="00CE5294"/>
    <w:rsid w:val="00CE5805"/>
    <w:rsid w:val="00CE5A56"/>
    <w:rsid w:val="00CE779B"/>
    <w:rsid w:val="00CF0FCA"/>
    <w:rsid w:val="00CF2A53"/>
    <w:rsid w:val="00D0305F"/>
    <w:rsid w:val="00D04AD0"/>
    <w:rsid w:val="00D04DB7"/>
    <w:rsid w:val="00D06613"/>
    <w:rsid w:val="00D06B66"/>
    <w:rsid w:val="00D073A3"/>
    <w:rsid w:val="00D07455"/>
    <w:rsid w:val="00D10478"/>
    <w:rsid w:val="00D105EB"/>
    <w:rsid w:val="00D12FF6"/>
    <w:rsid w:val="00D157C8"/>
    <w:rsid w:val="00D16141"/>
    <w:rsid w:val="00D2457C"/>
    <w:rsid w:val="00D27321"/>
    <w:rsid w:val="00D3331F"/>
    <w:rsid w:val="00D33590"/>
    <w:rsid w:val="00D3573C"/>
    <w:rsid w:val="00D36967"/>
    <w:rsid w:val="00D36F8F"/>
    <w:rsid w:val="00D409B7"/>
    <w:rsid w:val="00D425EB"/>
    <w:rsid w:val="00D44506"/>
    <w:rsid w:val="00D44FB3"/>
    <w:rsid w:val="00D46878"/>
    <w:rsid w:val="00D52CDD"/>
    <w:rsid w:val="00D61107"/>
    <w:rsid w:val="00D64D4D"/>
    <w:rsid w:val="00D72681"/>
    <w:rsid w:val="00D7500B"/>
    <w:rsid w:val="00D80649"/>
    <w:rsid w:val="00D927B1"/>
    <w:rsid w:val="00D930EA"/>
    <w:rsid w:val="00D9363B"/>
    <w:rsid w:val="00D94A70"/>
    <w:rsid w:val="00D95824"/>
    <w:rsid w:val="00D96850"/>
    <w:rsid w:val="00D97BA4"/>
    <w:rsid w:val="00DA7BC4"/>
    <w:rsid w:val="00DB0FBA"/>
    <w:rsid w:val="00DB2609"/>
    <w:rsid w:val="00DB2B92"/>
    <w:rsid w:val="00DB5DA6"/>
    <w:rsid w:val="00DB6AE3"/>
    <w:rsid w:val="00DB6B6D"/>
    <w:rsid w:val="00DC0B6B"/>
    <w:rsid w:val="00DC200E"/>
    <w:rsid w:val="00DC5AE4"/>
    <w:rsid w:val="00DC5C3B"/>
    <w:rsid w:val="00DC5F05"/>
    <w:rsid w:val="00DC7DA3"/>
    <w:rsid w:val="00DD1C4C"/>
    <w:rsid w:val="00DD4AFF"/>
    <w:rsid w:val="00DD5ADA"/>
    <w:rsid w:val="00DE2794"/>
    <w:rsid w:val="00DE2EAC"/>
    <w:rsid w:val="00DE30FC"/>
    <w:rsid w:val="00DE329C"/>
    <w:rsid w:val="00DF4FFC"/>
    <w:rsid w:val="00DF6F85"/>
    <w:rsid w:val="00DF7DC9"/>
    <w:rsid w:val="00E00E64"/>
    <w:rsid w:val="00E01AA4"/>
    <w:rsid w:val="00E01FB9"/>
    <w:rsid w:val="00E03102"/>
    <w:rsid w:val="00E04403"/>
    <w:rsid w:val="00E04D8D"/>
    <w:rsid w:val="00E06473"/>
    <w:rsid w:val="00E06C4F"/>
    <w:rsid w:val="00E07A92"/>
    <w:rsid w:val="00E1171C"/>
    <w:rsid w:val="00E14251"/>
    <w:rsid w:val="00E17075"/>
    <w:rsid w:val="00E22822"/>
    <w:rsid w:val="00E22F5B"/>
    <w:rsid w:val="00E23072"/>
    <w:rsid w:val="00E2373B"/>
    <w:rsid w:val="00E24B34"/>
    <w:rsid w:val="00E25212"/>
    <w:rsid w:val="00E30002"/>
    <w:rsid w:val="00E300A4"/>
    <w:rsid w:val="00E320CE"/>
    <w:rsid w:val="00E327EE"/>
    <w:rsid w:val="00E3320D"/>
    <w:rsid w:val="00E33C84"/>
    <w:rsid w:val="00E343FB"/>
    <w:rsid w:val="00E4149E"/>
    <w:rsid w:val="00E43345"/>
    <w:rsid w:val="00E43391"/>
    <w:rsid w:val="00E437E8"/>
    <w:rsid w:val="00E449EE"/>
    <w:rsid w:val="00E470B5"/>
    <w:rsid w:val="00E507CA"/>
    <w:rsid w:val="00E5227E"/>
    <w:rsid w:val="00E52E3B"/>
    <w:rsid w:val="00E53A66"/>
    <w:rsid w:val="00E56434"/>
    <w:rsid w:val="00E60C86"/>
    <w:rsid w:val="00E64D6F"/>
    <w:rsid w:val="00E672E7"/>
    <w:rsid w:val="00E70507"/>
    <w:rsid w:val="00E70A82"/>
    <w:rsid w:val="00E815A7"/>
    <w:rsid w:val="00E81D70"/>
    <w:rsid w:val="00E82E17"/>
    <w:rsid w:val="00E84973"/>
    <w:rsid w:val="00E85CF8"/>
    <w:rsid w:val="00E93F86"/>
    <w:rsid w:val="00E94EE2"/>
    <w:rsid w:val="00E95CC9"/>
    <w:rsid w:val="00E976BF"/>
    <w:rsid w:val="00EA1D93"/>
    <w:rsid w:val="00EA45B3"/>
    <w:rsid w:val="00EA489D"/>
    <w:rsid w:val="00EA64F7"/>
    <w:rsid w:val="00EA7BA4"/>
    <w:rsid w:val="00EB185B"/>
    <w:rsid w:val="00EB2856"/>
    <w:rsid w:val="00EB2EA3"/>
    <w:rsid w:val="00EB3FC1"/>
    <w:rsid w:val="00EB4163"/>
    <w:rsid w:val="00EB4610"/>
    <w:rsid w:val="00EB64E5"/>
    <w:rsid w:val="00EC02A0"/>
    <w:rsid w:val="00EC21F2"/>
    <w:rsid w:val="00EC2269"/>
    <w:rsid w:val="00EC35CF"/>
    <w:rsid w:val="00EC6C0F"/>
    <w:rsid w:val="00EC77DF"/>
    <w:rsid w:val="00ED07C5"/>
    <w:rsid w:val="00ED50D7"/>
    <w:rsid w:val="00ED5698"/>
    <w:rsid w:val="00ED7749"/>
    <w:rsid w:val="00EE0725"/>
    <w:rsid w:val="00EE103D"/>
    <w:rsid w:val="00EE3531"/>
    <w:rsid w:val="00EE425F"/>
    <w:rsid w:val="00EE769F"/>
    <w:rsid w:val="00EE778E"/>
    <w:rsid w:val="00EF2976"/>
    <w:rsid w:val="00EF520A"/>
    <w:rsid w:val="00EF5DFD"/>
    <w:rsid w:val="00F12639"/>
    <w:rsid w:val="00F1279D"/>
    <w:rsid w:val="00F170C5"/>
    <w:rsid w:val="00F177ED"/>
    <w:rsid w:val="00F221BF"/>
    <w:rsid w:val="00F24BF3"/>
    <w:rsid w:val="00F24F25"/>
    <w:rsid w:val="00F25130"/>
    <w:rsid w:val="00F25843"/>
    <w:rsid w:val="00F2752F"/>
    <w:rsid w:val="00F336B1"/>
    <w:rsid w:val="00F43406"/>
    <w:rsid w:val="00F43D4D"/>
    <w:rsid w:val="00F46B88"/>
    <w:rsid w:val="00F50864"/>
    <w:rsid w:val="00F5460B"/>
    <w:rsid w:val="00F5544D"/>
    <w:rsid w:val="00F558C4"/>
    <w:rsid w:val="00F5678D"/>
    <w:rsid w:val="00F6504E"/>
    <w:rsid w:val="00F749C1"/>
    <w:rsid w:val="00F754D4"/>
    <w:rsid w:val="00F80F1D"/>
    <w:rsid w:val="00F81A12"/>
    <w:rsid w:val="00F826E5"/>
    <w:rsid w:val="00F83153"/>
    <w:rsid w:val="00F8394B"/>
    <w:rsid w:val="00F87896"/>
    <w:rsid w:val="00F91067"/>
    <w:rsid w:val="00F927C3"/>
    <w:rsid w:val="00F954C4"/>
    <w:rsid w:val="00F96D20"/>
    <w:rsid w:val="00FA036A"/>
    <w:rsid w:val="00FA05C6"/>
    <w:rsid w:val="00FA427F"/>
    <w:rsid w:val="00FA7460"/>
    <w:rsid w:val="00FB0A4D"/>
    <w:rsid w:val="00FB36C0"/>
    <w:rsid w:val="00FB4166"/>
    <w:rsid w:val="00FB46FA"/>
    <w:rsid w:val="00FB5A19"/>
    <w:rsid w:val="00FB6133"/>
    <w:rsid w:val="00FB6474"/>
    <w:rsid w:val="00FB76C3"/>
    <w:rsid w:val="00FC0490"/>
    <w:rsid w:val="00FC70FE"/>
    <w:rsid w:val="00FC755E"/>
    <w:rsid w:val="00FD12C3"/>
    <w:rsid w:val="00FD2A6A"/>
    <w:rsid w:val="00FD4FAB"/>
    <w:rsid w:val="00FD7BBB"/>
    <w:rsid w:val="00FE111F"/>
    <w:rsid w:val="00FE11B5"/>
    <w:rsid w:val="00FE3AD0"/>
    <w:rsid w:val="00FE4871"/>
    <w:rsid w:val="00FE5005"/>
    <w:rsid w:val="00FE52EC"/>
    <w:rsid w:val="00FF072C"/>
    <w:rsid w:val="00FF3097"/>
    <w:rsid w:val="00FF4A7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7F1152B2"/>
  <w15:docId w15:val="{675A3FF9-CFF4-4FB9-809A-82790BCF4E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6D0A9B"/>
    <w:pPr>
      <w:widowControl w:val="0"/>
      <w:jc w:val="both"/>
    </w:pPr>
    <w:rPr>
      <w:rFonts w:cs="Times New Roman"/>
      <w:szCs w:val="21"/>
    </w:rPr>
  </w:style>
  <w:style w:type="paragraph" w:styleId="1">
    <w:name w:val="heading 1"/>
    <w:basedOn w:val="a"/>
    <w:link w:val="10"/>
    <w:uiPriority w:val="9"/>
    <w:qFormat/>
    <w:rsid w:val="00562D67"/>
    <w:pPr>
      <w:widowControl/>
      <w:spacing w:before="100" w:beforeAutospacing="1" w:after="100" w:afterAutospacing="1" w:line="480" w:lineRule="auto"/>
      <w:jc w:val="left"/>
      <w:outlineLvl w:val="0"/>
    </w:pPr>
    <w:rPr>
      <w:rFonts w:ascii="Times New Roman" w:eastAsia="Times New Roman" w:hAnsi="Times New Roman" w:cs="ＭＳ Ｐゴシック"/>
      <w:b/>
      <w:bCs/>
      <w:kern w:val="36"/>
      <w:sz w:val="24"/>
      <w:szCs w:val="48"/>
    </w:rPr>
  </w:style>
  <w:style w:type="paragraph" w:styleId="2">
    <w:name w:val="heading 2"/>
    <w:basedOn w:val="a"/>
    <w:next w:val="a"/>
    <w:link w:val="20"/>
    <w:uiPriority w:val="9"/>
    <w:unhideWhenUsed/>
    <w:qFormat/>
    <w:rsid w:val="00562D67"/>
    <w:pPr>
      <w:keepNext/>
      <w:outlineLvl w:val="1"/>
    </w:pPr>
    <w:rPr>
      <w:rFonts w:asciiTheme="majorHAnsi" w:eastAsiaTheme="majorEastAsia" w:hAnsiTheme="majorHAnsi" w:cstheme="majorBidi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DF7DC9"/>
    <w:pPr>
      <w:keepNext/>
      <w:ind w:leftChars="400" w:left="400"/>
      <w:outlineLvl w:val="2"/>
    </w:pPr>
    <w:rPr>
      <w:rFonts w:asciiTheme="majorHAnsi" w:eastAsiaTheme="majorEastAsia" w:hAnsiTheme="majorHAnsi" w:cstheme="majorBidi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0E34E2"/>
    <w:rPr>
      <w:rFonts w:asciiTheme="majorHAnsi" w:eastAsiaTheme="majorEastAsia" w:hAnsiTheme="majorHAnsi" w:cstheme="majorBidi"/>
      <w:sz w:val="18"/>
      <w:szCs w:val="18"/>
    </w:rPr>
  </w:style>
  <w:style w:type="character" w:customStyle="1" w:styleId="a4">
    <w:name w:val="吹き出し (文字)"/>
    <w:basedOn w:val="a0"/>
    <w:link w:val="a3"/>
    <w:uiPriority w:val="99"/>
    <w:semiHidden/>
    <w:rsid w:val="000E34E2"/>
    <w:rPr>
      <w:rFonts w:asciiTheme="majorHAnsi" w:eastAsiaTheme="majorEastAsia" w:hAnsiTheme="majorHAnsi" w:cstheme="majorBidi"/>
      <w:sz w:val="18"/>
      <w:szCs w:val="18"/>
    </w:rPr>
  </w:style>
  <w:style w:type="paragraph" w:styleId="a5">
    <w:name w:val="header"/>
    <w:basedOn w:val="a"/>
    <w:link w:val="a6"/>
    <w:uiPriority w:val="99"/>
    <w:unhideWhenUsed/>
    <w:rsid w:val="000E34E2"/>
    <w:pPr>
      <w:tabs>
        <w:tab w:val="center" w:pos="4252"/>
        <w:tab w:val="right" w:pos="8504"/>
      </w:tabs>
      <w:snapToGrid w:val="0"/>
    </w:pPr>
  </w:style>
  <w:style w:type="character" w:customStyle="1" w:styleId="a6">
    <w:name w:val="ヘッダー (文字)"/>
    <w:basedOn w:val="a0"/>
    <w:link w:val="a5"/>
    <w:uiPriority w:val="99"/>
    <w:rsid w:val="000E34E2"/>
    <w:rPr>
      <w:rFonts w:cs="Times New Roman"/>
      <w:szCs w:val="21"/>
    </w:rPr>
  </w:style>
  <w:style w:type="paragraph" w:styleId="a7">
    <w:name w:val="footer"/>
    <w:basedOn w:val="a"/>
    <w:link w:val="a8"/>
    <w:uiPriority w:val="99"/>
    <w:unhideWhenUsed/>
    <w:rsid w:val="000E34E2"/>
    <w:pPr>
      <w:tabs>
        <w:tab w:val="center" w:pos="4252"/>
        <w:tab w:val="right" w:pos="8504"/>
      </w:tabs>
      <w:snapToGrid w:val="0"/>
    </w:pPr>
  </w:style>
  <w:style w:type="character" w:customStyle="1" w:styleId="a8">
    <w:name w:val="フッター (文字)"/>
    <w:basedOn w:val="a0"/>
    <w:link w:val="a7"/>
    <w:uiPriority w:val="99"/>
    <w:rsid w:val="000E34E2"/>
    <w:rPr>
      <w:rFonts w:cs="Times New Roman"/>
      <w:szCs w:val="21"/>
    </w:rPr>
  </w:style>
  <w:style w:type="character" w:styleId="a9">
    <w:name w:val="Hyperlink"/>
    <w:basedOn w:val="a0"/>
    <w:uiPriority w:val="99"/>
    <w:unhideWhenUsed/>
    <w:rsid w:val="000E34E2"/>
    <w:rPr>
      <w:rFonts w:cs="Times New Roman"/>
      <w:color w:val="0563C1"/>
      <w:u w:val="single"/>
    </w:rPr>
  </w:style>
  <w:style w:type="paragraph" w:styleId="aa">
    <w:name w:val="annotation text"/>
    <w:basedOn w:val="a"/>
    <w:link w:val="ab"/>
    <w:uiPriority w:val="99"/>
    <w:unhideWhenUsed/>
    <w:rsid w:val="000E34E2"/>
    <w:pPr>
      <w:jc w:val="left"/>
    </w:pPr>
  </w:style>
  <w:style w:type="character" w:customStyle="1" w:styleId="ab">
    <w:name w:val="コメント文字列 (文字)"/>
    <w:basedOn w:val="a0"/>
    <w:link w:val="aa"/>
    <w:uiPriority w:val="99"/>
    <w:rsid w:val="000E34E2"/>
    <w:rPr>
      <w:rFonts w:cs="Times New Roman"/>
      <w:szCs w:val="21"/>
    </w:rPr>
  </w:style>
  <w:style w:type="character" w:styleId="ac">
    <w:name w:val="annotation reference"/>
    <w:basedOn w:val="a0"/>
    <w:uiPriority w:val="99"/>
    <w:semiHidden/>
    <w:unhideWhenUsed/>
    <w:rsid w:val="000E34E2"/>
    <w:rPr>
      <w:rFonts w:cs="Times New Roman"/>
      <w:sz w:val="18"/>
    </w:rPr>
  </w:style>
  <w:style w:type="character" w:customStyle="1" w:styleId="11">
    <w:name w:val="未解決のメンション1"/>
    <w:basedOn w:val="a0"/>
    <w:uiPriority w:val="99"/>
    <w:semiHidden/>
    <w:unhideWhenUsed/>
    <w:rsid w:val="000E34E2"/>
    <w:rPr>
      <w:rFonts w:cs="Times New Roman"/>
      <w:color w:val="605E5C"/>
      <w:shd w:val="clear" w:color="auto" w:fill="E1DFDD"/>
    </w:rPr>
  </w:style>
  <w:style w:type="paragraph" w:styleId="HTML">
    <w:name w:val="HTML Preformatted"/>
    <w:basedOn w:val="a"/>
    <w:link w:val="HTML0"/>
    <w:uiPriority w:val="99"/>
    <w:semiHidden/>
    <w:unhideWhenUsed/>
    <w:rsid w:val="000E34E2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ＭＳ ゴシック" w:eastAsia="ＭＳ ゴシック" w:hAnsi="ＭＳ ゴシック" w:cs="ＭＳ ゴシック"/>
      <w:kern w:val="0"/>
      <w:sz w:val="24"/>
      <w:szCs w:val="24"/>
    </w:rPr>
  </w:style>
  <w:style w:type="character" w:customStyle="1" w:styleId="HTML0">
    <w:name w:val="HTML 書式付き (文字)"/>
    <w:basedOn w:val="a0"/>
    <w:link w:val="HTML"/>
    <w:uiPriority w:val="99"/>
    <w:semiHidden/>
    <w:rsid w:val="000E34E2"/>
    <w:rPr>
      <w:rFonts w:ascii="ＭＳ ゴシック" w:eastAsia="ＭＳ ゴシック" w:hAnsi="ＭＳ ゴシック" w:cs="ＭＳ ゴシック"/>
      <w:kern w:val="0"/>
      <w:sz w:val="24"/>
      <w:szCs w:val="24"/>
    </w:rPr>
  </w:style>
  <w:style w:type="character" w:customStyle="1" w:styleId="adorn">
    <w:name w:val="adorn"/>
    <w:rsid w:val="000E34E2"/>
  </w:style>
  <w:style w:type="paragraph" w:styleId="ad">
    <w:name w:val="annotation subject"/>
    <w:basedOn w:val="aa"/>
    <w:next w:val="aa"/>
    <w:link w:val="ae"/>
    <w:uiPriority w:val="99"/>
    <w:semiHidden/>
    <w:unhideWhenUsed/>
    <w:rsid w:val="000E34E2"/>
    <w:rPr>
      <w:b/>
      <w:bCs/>
    </w:rPr>
  </w:style>
  <w:style w:type="character" w:customStyle="1" w:styleId="ae">
    <w:name w:val="コメント内容 (文字)"/>
    <w:basedOn w:val="ab"/>
    <w:link w:val="ad"/>
    <w:uiPriority w:val="99"/>
    <w:semiHidden/>
    <w:rsid w:val="000E34E2"/>
    <w:rPr>
      <w:rFonts w:cs="Times New Roman"/>
      <w:b/>
      <w:bCs/>
      <w:szCs w:val="21"/>
    </w:rPr>
  </w:style>
  <w:style w:type="character" w:customStyle="1" w:styleId="highlight">
    <w:name w:val="highlight"/>
    <w:rsid w:val="000E34E2"/>
  </w:style>
  <w:style w:type="character" w:styleId="af">
    <w:name w:val="FollowedHyperlink"/>
    <w:basedOn w:val="a0"/>
    <w:uiPriority w:val="99"/>
    <w:semiHidden/>
    <w:unhideWhenUsed/>
    <w:rsid w:val="000E34E2"/>
    <w:rPr>
      <w:rFonts w:cs="Times New Roman"/>
      <w:color w:val="954F72" w:themeColor="followedHyperlink"/>
      <w:u w:val="single"/>
    </w:rPr>
  </w:style>
  <w:style w:type="paragraph" w:styleId="Web">
    <w:name w:val="Normal (Web)"/>
    <w:basedOn w:val="a"/>
    <w:uiPriority w:val="99"/>
    <w:semiHidden/>
    <w:unhideWhenUsed/>
    <w:rsid w:val="000E34E2"/>
    <w:pPr>
      <w:widowControl/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kern w:val="0"/>
      <w:sz w:val="24"/>
      <w:szCs w:val="24"/>
    </w:rPr>
  </w:style>
  <w:style w:type="character" w:styleId="af0">
    <w:name w:val="Strong"/>
    <w:basedOn w:val="a0"/>
    <w:uiPriority w:val="22"/>
    <w:qFormat/>
    <w:rsid w:val="000E34E2"/>
    <w:rPr>
      <w:rFonts w:cs="Times New Roman"/>
      <w:b/>
    </w:rPr>
  </w:style>
  <w:style w:type="character" w:styleId="af1">
    <w:name w:val="Emphasis"/>
    <w:basedOn w:val="a0"/>
    <w:uiPriority w:val="20"/>
    <w:qFormat/>
    <w:rsid w:val="000E34E2"/>
    <w:rPr>
      <w:i/>
    </w:rPr>
  </w:style>
  <w:style w:type="character" w:customStyle="1" w:styleId="10">
    <w:name w:val="見出し 1 (文字)"/>
    <w:basedOn w:val="a0"/>
    <w:link w:val="1"/>
    <w:uiPriority w:val="9"/>
    <w:rsid w:val="00562D67"/>
    <w:rPr>
      <w:rFonts w:ascii="Times New Roman" w:eastAsia="Times New Roman" w:hAnsi="Times New Roman" w:cs="ＭＳ Ｐゴシック"/>
      <w:b/>
      <w:bCs/>
      <w:kern w:val="36"/>
      <w:sz w:val="24"/>
      <w:szCs w:val="48"/>
    </w:rPr>
  </w:style>
  <w:style w:type="character" w:customStyle="1" w:styleId="cit">
    <w:name w:val="cit"/>
    <w:basedOn w:val="a0"/>
    <w:rsid w:val="006D22DB"/>
  </w:style>
  <w:style w:type="character" w:customStyle="1" w:styleId="doi">
    <w:name w:val="doi"/>
    <w:basedOn w:val="a0"/>
    <w:rsid w:val="006D22DB"/>
  </w:style>
  <w:style w:type="character" w:customStyle="1" w:styleId="fm-citation-ids-label">
    <w:name w:val="fm-citation-ids-label"/>
    <w:basedOn w:val="a0"/>
    <w:rsid w:val="006D22DB"/>
  </w:style>
  <w:style w:type="character" w:customStyle="1" w:styleId="20">
    <w:name w:val="見出し 2 (文字)"/>
    <w:basedOn w:val="a0"/>
    <w:link w:val="2"/>
    <w:uiPriority w:val="9"/>
    <w:rsid w:val="00562D67"/>
    <w:rPr>
      <w:rFonts w:asciiTheme="majorHAnsi" w:eastAsiaTheme="majorEastAsia" w:hAnsiTheme="majorHAnsi" w:cstheme="majorBidi"/>
      <w:szCs w:val="21"/>
    </w:rPr>
  </w:style>
  <w:style w:type="character" w:customStyle="1" w:styleId="30">
    <w:name w:val="見出し 3 (文字)"/>
    <w:basedOn w:val="a0"/>
    <w:link w:val="3"/>
    <w:uiPriority w:val="9"/>
    <w:semiHidden/>
    <w:rsid w:val="00DF7DC9"/>
    <w:rPr>
      <w:rFonts w:asciiTheme="majorHAnsi" w:eastAsiaTheme="majorEastAsia" w:hAnsiTheme="majorHAnsi" w:cstheme="majorBidi"/>
      <w:szCs w:val="21"/>
    </w:rPr>
  </w:style>
  <w:style w:type="paragraph" w:customStyle="1" w:styleId="affinlinebook">
    <w:name w:val="aff_inline_book"/>
    <w:basedOn w:val="a"/>
    <w:rsid w:val="00DF7DC9"/>
    <w:pPr>
      <w:widowControl/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kern w:val="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6B737A"/>
    <w:pPr>
      <w:jc w:val="center"/>
    </w:pPr>
    <w:rPr>
      <w:rFonts w:ascii="Times New Roman" w:hAnsi="Times New Roman"/>
      <w:noProof/>
      <w:sz w:val="24"/>
    </w:rPr>
  </w:style>
  <w:style w:type="character" w:customStyle="1" w:styleId="EndNoteBibliographyTitle0">
    <w:name w:val="EndNote Bibliography Title (文字)"/>
    <w:basedOn w:val="a0"/>
    <w:link w:val="EndNoteBibliographyTitle"/>
    <w:rsid w:val="006B737A"/>
    <w:rPr>
      <w:rFonts w:ascii="Times New Roman" w:hAnsi="Times New Roman" w:cs="Times New Roman"/>
      <w:noProof/>
      <w:sz w:val="24"/>
      <w:szCs w:val="21"/>
    </w:rPr>
  </w:style>
  <w:style w:type="paragraph" w:customStyle="1" w:styleId="EndNoteBibliography">
    <w:name w:val="EndNote Bibliography"/>
    <w:basedOn w:val="a"/>
    <w:link w:val="EndNoteBibliography0"/>
    <w:rsid w:val="006B737A"/>
    <w:pPr>
      <w:jc w:val="left"/>
    </w:pPr>
    <w:rPr>
      <w:rFonts w:ascii="Times New Roman" w:hAnsi="Times New Roman"/>
      <w:noProof/>
      <w:sz w:val="24"/>
    </w:rPr>
  </w:style>
  <w:style w:type="character" w:customStyle="1" w:styleId="EndNoteBibliography0">
    <w:name w:val="EndNote Bibliography (文字)"/>
    <w:basedOn w:val="a0"/>
    <w:link w:val="EndNoteBibliography"/>
    <w:rsid w:val="006B737A"/>
    <w:rPr>
      <w:rFonts w:ascii="Times New Roman" w:hAnsi="Times New Roman" w:cs="Times New Roman"/>
      <w:noProof/>
      <w:sz w:val="24"/>
      <w:szCs w:val="21"/>
    </w:rPr>
  </w:style>
  <w:style w:type="table" w:customStyle="1" w:styleId="21">
    <w:name w:val="標準の表 21"/>
    <w:basedOn w:val="a1"/>
    <w:uiPriority w:val="42"/>
    <w:rsid w:val="005B05B2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af2">
    <w:name w:val="List Paragraph"/>
    <w:basedOn w:val="a"/>
    <w:uiPriority w:val="34"/>
    <w:qFormat/>
    <w:rsid w:val="002A6677"/>
    <w:pPr>
      <w:ind w:leftChars="400" w:left="840"/>
    </w:pPr>
  </w:style>
  <w:style w:type="paragraph" w:styleId="af3">
    <w:name w:val="Revision"/>
    <w:hidden/>
    <w:uiPriority w:val="99"/>
    <w:semiHidden/>
    <w:rsid w:val="00B13B09"/>
    <w:rPr>
      <w:rFonts w:cs="Times New Roman"/>
      <w:szCs w:val="21"/>
    </w:rPr>
  </w:style>
  <w:style w:type="table" w:styleId="af4">
    <w:name w:val="Table Grid"/>
    <w:basedOn w:val="a1"/>
    <w:uiPriority w:val="39"/>
    <w:rsid w:val="00144B4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5">
    <w:name w:val="footnote text"/>
    <w:basedOn w:val="a"/>
    <w:link w:val="af6"/>
    <w:uiPriority w:val="99"/>
    <w:semiHidden/>
    <w:unhideWhenUsed/>
    <w:rsid w:val="008B2EBF"/>
    <w:pPr>
      <w:snapToGrid w:val="0"/>
      <w:jc w:val="left"/>
    </w:pPr>
  </w:style>
  <w:style w:type="character" w:customStyle="1" w:styleId="af6">
    <w:name w:val="脚注文字列 (文字)"/>
    <w:basedOn w:val="a0"/>
    <w:link w:val="af5"/>
    <w:uiPriority w:val="99"/>
    <w:semiHidden/>
    <w:rsid w:val="008B2EBF"/>
    <w:rPr>
      <w:rFonts w:cs="Times New Roman"/>
      <w:szCs w:val="21"/>
    </w:rPr>
  </w:style>
  <w:style w:type="character" w:styleId="af7">
    <w:name w:val="footnote reference"/>
    <w:basedOn w:val="a0"/>
    <w:uiPriority w:val="99"/>
    <w:semiHidden/>
    <w:unhideWhenUsed/>
    <w:rsid w:val="008B2EBF"/>
    <w:rPr>
      <w:vertAlign w:val="superscript"/>
    </w:rPr>
  </w:style>
  <w:style w:type="character" w:customStyle="1" w:styleId="yiv6022672100yui32031584147251209109">
    <w:name w:val="yiv6022672100yui_3_2_0_3_1584147251209109"/>
    <w:basedOn w:val="a0"/>
    <w:rsid w:val="00E14251"/>
  </w:style>
  <w:style w:type="character" w:customStyle="1" w:styleId="yiv6022672100yui32031584147251209113">
    <w:name w:val="yiv6022672100yui_3_2_0_3_1584147251209113"/>
    <w:basedOn w:val="a0"/>
    <w:rsid w:val="00E14251"/>
  </w:style>
  <w:style w:type="character" w:customStyle="1" w:styleId="yiv6022672100yui32031584147251209117">
    <w:name w:val="yiv6022672100yui_3_2_0_3_1584147251209117"/>
    <w:basedOn w:val="a0"/>
    <w:rsid w:val="00E14251"/>
  </w:style>
  <w:style w:type="character" w:styleId="af8">
    <w:name w:val="line number"/>
    <w:basedOn w:val="a0"/>
    <w:uiPriority w:val="99"/>
    <w:semiHidden/>
    <w:unhideWhenUsed/>
    <w:rsid w:val="00AB2003"/>
  </w:style>
  <w:style w:type="character" w:customStyle="1" w:styleId="fm-vol-iss-date">
    <w:name w:val="fm-vol-iss-date"/>
    <w:basedOn w:val="a0"/>
    <w:rsid w:val="006D1607"/>
  </w:style>
  <w:style w:type="character" w:customStyle="1" w:styleId="fm-role">
    <w:name w:val="fm-role"/>
    <w:basedOn w:val="a0"/>
    <w:rsid w:val="00B14D7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2223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31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5754193">
          <w:marLeft w:val="0"/>
          <w:marRight w:val="0"/>
          <w:marTop w:val="0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6932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90627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3323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805011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2014261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06878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812922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30236075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4489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30310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927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606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509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119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881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96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846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58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5224170">
          <w:marLeft w:val="0"/>
          <w:marRight w:val="0"/>
          <w:marTop w:val="0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7200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86585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69084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8555781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500392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60156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798900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9301835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6186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7352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126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145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223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58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763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843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0326197">
          <w:marLeft w:val="0"/>
          <w:marRight w:val="0"/>
          <w:marTop w:val="0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7693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38756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139069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7496191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9769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41118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86037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90627640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2015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2149570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815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897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623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576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535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573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606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140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889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comments.xml.rels><?xml version="1.0" encoding="UTF-8" standalone="yes"?>
<Relationships xmlns="http://schemas.openxmlformats.org/package/2006/relationships"><Relationship Id="rId3" Type="http://schemas.openxmlformats.org/officeDocument/2006/relationships/hyperlink" Target="https://www.ncbi.nlm.nih.gov/pubmed/?term=Khan%20MZ%5BAuthor%5D&amp;cauthor=true&amp;cauthor_uid=26182763" TargetMode="External"/><Relationship Id="rId7" Type="http://schemas.openxmlformats.org/officeDocument/2006/relationships/hyperlink" Target="https://www.ncbi.nlm.nih.gov/pubmed/?term=Khan%20MU%5BAuthor%5D&amp;cauthor=true&amp;cauthor_uid=26182763" TargetMode="External"/><Relationship Id="rId2" Type="http://schemas.openxmlformats.org/officeDocument/2006/relationships/hyperlink" Target="https://www.ncbi.nlm.nih.gov/pubmed/?term=Naeem%20M%5BAuthor%5D&amp;cauthor=true&amp;cauthor_uid=26182763" TargetMode="External"/><Relationship Id="rId1" Type="http://schemas.openxmlformats.org/officeDocument/2006/relationships/hyperlink" Target="https://www.ncbi.nlm.nih.gov/pubmed/26182763" TargetMode="External"/><Relationship Id="rId6" Type="http://schemas.openxmlformats.org/officeDocument/2006/relationships/hyperlink" Target="https://www.ncbi.nlm.nih.gov/pubmed/?term=Adil%20M%5BAuthor%5D&amp;cauthor=true&amp;cauthor_uid=26182763" TargetMode="External"/><Relationship Id="rId5" Type="http://schemas.openxmlformats.org/officeDocument/2006/relationships/hyperlink" Target="https://www.ncbi.nlm.nih.gov/pubmed/?term=Khan%20A%5BAuthor%5D&amp;cauthor=true&amp;cauthor_uid=26182763" TargetMode="External"/><Relationship Id="rId4" Type="http://schemas.openxmlformats.org/officeDocument/2006/relationships/hyperlink" Target="https://www.ncbi.nlm.nih.gov/pubmed/?term=Abbas%20SH%5BAuthor%5D&amp;cauthor=true&amp;cauthor_uid=26182763" TargetMode="External"/></Relationship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79B4E89-2511-4957-A370-928F1C9F1D4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768</Words>
  <Characters>4382</Characters>
  <Application>Microsoft Office Word</Application>
  <DocSecurity>0</DocSecurity>
  <Lines>36</Lines>
  <Paragraphs>10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140</CharactersWithSpaces>
  <SharedDoc>false</SharedDoc>
  <HLinks>
    <vt:vector size="12" baseType="variant">
      <vt:variant>
        <vt:i4>917628</vt:i4>
      </vt:variant>
      <vt:variant>
        <vt:i4>55</vt:i4>
      </vt:variant>
      <vt:variant>
        <vt:i4>0</vt:i4>
      </vt:variant>
      <vt:variant>
        <vt:i4>5</vt:i4>
      </vt:variant>
      <vt:variant>
        <vt:lpwstr>http://www.remudy.jp/</vt:lpwstr>
      </vt:variant>
      <vt:variant>
        <vt:lpwstr/>
      </vt:variant>
      <vt:variant>
        <vt:i4>1966201</vt:i4>
      </vt:variant>
      <vt:variant>
        <vt:i4>0</vt:i4>
      </vt:variant>
      <vt:variant>
        <vt:i4>0</vt:i4>
      </vt:variant>
      <vt:variant>
        <vt:i4>5</vt:i4>
      </vt:variant>
      <vt:variant>
        <vt:lpwstr>mailto:yoshimur@ncnp.go.jp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oshioka4family@outlook.jp</dc:creator>
  <cp:keywords/>
  <dc:description/>
  <cp:lastModifiedBy>Yoshioka Wakako</cp:lastModifiedBy>
  <cp:revision>3</cp:revision>
  <dcterms:created xsi:type="dcterms:W3CDTF">2020-06-04T03:05:00Z</dcterms:created>
  <dcterms:modified xsi:type="dcterms:W3CDTF">2020-06-04T03:06:00Z</dcterms:modified>
</cp:coreProperties>
</file>